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20CB066" w14:textId="5A42FA05" w:rsidR="00B226B0" w:rsidRPr="00187697" w:rsidRDefault="00B226B0" w:rsidP="00AF1B9E">
      <w:pPr>
        <w:wordWrap/>
        <w:adjustRightInd w:val="0"/>
        <w:spacing w:line="480" w:lineRule="auto"/>
        <w:contextualSpacing/>
        <w:jc w:val="left"/>
        <w:rPr>
          <w:rFonts w:ascii="Times New Roman" w:hAnsi="Times New Roman" w:cs="Times New Roman"/>
          <w:b/>
          <w:bCs/>
          <w:kern w:val="0"/>
          <w:sz w:val="36"/>
          <w:szCs w:val="36"/>
        </w:rPr>
      </w:pPr>
      <w:r w:rsidRPr="00187697">
        <w:rPr>
          <w:rFonts w:ascii="Times New Roman" w:hAnsi="Times New Roman" w:cs="Times New Roman"/>
          <w:b/>
          <w:bCs/>
          <w:kern w:val="0"/>
          <w:sz w:val="36"/>
          <w:szCs w:val="36"/>
        </w:rPr>
        <w:t>Supplement</w:t>
      </w:r>
      <w:r w:rsidR="00024502" w:rsidRPr="00187697">
        <w:rPr>
          <w:rFonts w:ascii="Times New Roman" w:hAnsi="Times New Roman" w:cs="Times New Roman"/>
          <w:b/>
          <w:bCs/>
          <w:kern w:val="0"/>
          <w:sz w:val="36"/>
          <w:szCs w:val="36"/>
        </w:rPr>
        <w:t xml:space="preserve"> </w:t>
      </w:r>
      <w:r w:rsidR="00F72F0F" w:rsidRPr="00187697">
        <w:rPr>
          <w:rFonts w:ascii="Times New Roman" w:hAnsi="Times New Roman" w:cs="Times New Roman"/>
          <w:b/>
          <w:bCs/>
          <w:kern w:val="0"/>
          <w:sz w:val="36"/>
          <w:szCs w:val="36"/>
        </w:rPr>
        <w:t>3</w:t>
      </w:r>
    </w:p>
    <w:p w14:paraId="0A56097F" w14:textId="77777777" w:rsidR="00AF1B9E" w:rsidRPr="00CE5698" w:rsidRDefault="00AF1B9E" w:rsidP="00AF1B9E">
      <w:pPr>
        <w:wordWrap/>
        <w:adjustRightInd w:val="0"/>
        <w:spacing w:line="480" w:lineRule="auto"/>
        <w:contextualSpacing/>
        <w:jc w:val="left"/>
        <w:rPr>
          <w:rFonts w:ascii="Times New Roman" w:hAnsi="Times New Roman" w:cs="Times New Roman"/>
          <w:b/>
          <w:bCs/>
          <w:kern w:val="0"/>
          <w:sz w:val="28"/>
          <w:szCs w:val="28"/>
        </w:rPr>
      </w:pPr>
    </w:p>
    <w:p w14:paraId="537D8C92" w14:textId="0536930C" w:rsidR="00650ACE" w:rsidRPr="00187697" w:rsidRDefault="00B226B0" w:rsidP="00AF1B9E">
      <w:pPr>
        <w:wordWrap/>
        <w:adjustRightInd w:val="0"/>
        <w:spacing w:line="480" w:lineRule="auto"/>
        <w:contextualSpacing/>
        <w:jc w:val="left"/>
        <w:rPr>
          <w:rFonts w:ascii="Times New Roman" w:hAnsi="Times New Roman" w:cs="Times New Roman"/>
          <w:kern w:val="0"/>
          <w:sz w:val="28"/>
          <w:szCs w:val="28"/>
        </w:rPr>
      </w:pPr>
      <w:r w:rsidRPr="00187697">
        <w:rPr>
          <w:rFonts w:ascii="Times New Roman" w:hAnsi="Times New Roman" w:cs="Times New Roman"/>
          <w:kern w:val="0"/>
          <w:sz w:val="28"/>
          <w:szCs w:val="28"/>
        </w:rPr>
        <w:t xml:space="preserve">Supplement to </w:t>
      </w:r>
      <w:r w:rsidR="00B04A9B">
        <w:rPr>
          <w:rFonts w:ascii="Times New Roman" w:hAnsi="Times New Roman" w:cs="Times New Roman"/>
          <w:kern w:val="0"/>
          <w:sz w:val="28"/>
          <w:szCs w:val="28"/>
        </w:rPr>
        <w:t>“</w:t>
      </w:r>
      <w:r w:rsidR="00512365" w:rsidRPr="00187697">
        <w:rPr>
          <w:rFonts w:ascii="Times New Roman" w:hAnsi="Times New Roman" w:cs="Times New Roman"/>
          <w:kern w:val="0"/>
          <w:sz w:val="28"/>
          <w:szCs w:val="28"/>
        </w:rPr>
        <w:t xml:space="preserve">Safety </w:t>
      </w:r>
      <w:r w:rsidR="00B07D48">
        <w:rPr>
          <w:rFonts w:ascii="Times New Roman" w:hAnsi="Times New Roman" w:cs="Times New Roman"/>
          <w:kern w:val="0"/>
          <w:sz w:val="28"/>
          <w:szCs w:val="28"/>
        </w:rPr>
        <w:t>O</w:t>
      </w:r>
      <w:r w:rsidR="00512365" w:rsidRPr="00187697">
        <w:rPr>
          <w:rFonts w:ascii="Times New Roman" w:hAnsi="Times New Roman" w:cs="Times New Roman"/>
          <w:kern w:val="0"/>
          <w:sz w:val="28"/>
          <w:szCs w:val="28"/>
        </w:rPr>
        <w:t>utcomes of Selective Serotonin Reuptake Inhibitors in Adolescent Attention</w:t>
      </w:r>
      <w:r w:rsidR="00624EA8">
        <w:rPr>
          <w:rFonts w:ascii="Times New Roman" w:hAnsi="Times New Roman" w:cs="Times New Roman"/>
          <w:kern w:val="0"/>
          <w:sz w:val="28"/>
          <w:szCs w:val="28"/>
        </w:rPr>
        <w:t>–</w:t>
      </w:r>
      <w:r w:rsidR="00512365" w:rsidRPr="00187697">
        <w:rPr>
          <w:rFonts w:ascii="Times New Roman" w:hAnsi="Times New Roman" w:cs="Times New Roman"/>
          <w:kern w:val="0"/>
          <w:sz w:val="28"/>
          <w:szCs w:val="28"/>
        </w:rPr>
        <w:t xml:space="preserve">Deficit/Hyperactivity Disorder: The ASSURE </w:t>
      </w:r>
      <w:r w:rsidR="00B07D48">
        <w:rPr>
          <w:rFonts w:ascii="Times New Roman" w:hAnsi="Times New Roman" w:cs="Times New Roman"/>
          <w:kern w:val="0"/>
          <w:sz w:val="28"/>
          <w:szCs w:val="28"/>
        </w:rPr>
        <w:t>S</w:t>
      </w:r>
      <w:r w:rsidR="00512365" w:rsidRPr="00187697">
        <w:rPr>
          <w:rFonts w:ascii="Times New Roman" w:hAnsi="Times New Roman" w:cs="Times New Roman"/>
          <w:kern w:val="0"/>
          <w:sz w:val="28"/>
          <w:szCs w:val="28"/>
        </w:rPr>
        <w:t>tudy</w:t>
      </w:r>
      <w:r w:rsidR="00B04A9B">
        <w:rPr>
          <w:rFonts w:ascii="Times New Roman" w:hAnsi="Times New Roman" w:cs="Times New Roman"/>
          <w:kern w:val="0"/>
          <w:sz w:val="28"/>
          <w:szCs w:val="28"/>
        </w:rPr>
        <w:t>”</w:t>
      </w:r>
    </w:p>
    <w:p w14:paraId="7F9939DA" w14:textId="77777777" w:rsidR="00F72F0F" w:rsidRPr="00B07D48" w:rsidRDefault="00F72F0F" w:rsidP="00650ACE">
      <w:pPr>
        <w:wordWrap/>
        <w:adjustRightInd w:val="0"/>
        <w:spacing w:line="480" w:lineRule="auto"/>
        <w:contextualSpacing/>
        <w:jc w:val="center"/>
        <w:rPr>
          <w:rFonts w:ascii="Times New Roman" w:hAnsi="Times New Roman" w:cs="Times New Roman"/>
          <w:b/>
          <w:bCs/>
          <w:kern w:val="0"/>
          <w:sz w:val="28"/>
          <w:szCs w:val="28"/>
        </w:rPr>
        <w:sectPr w:rsidR="00F72F0F" w:rsidRPr="00B07D48" w:rsidSect="00F72F0F">
          <w:footerReference w:type="default" r:id="rId9"/>
          <w:pgSz w:w="11906" w:h="16838"/>
          <w:pgMar w:top="1701" w:right="1440" w:bottom="1440" w:left="1440" w:header="851" w:footer="992" w:gutter="0"/>
          <w:cols w:space="425"/>
          <w:docGrid w:linePitch="360"/>
        </w:sectPr>
      </w:pPr>
    </w:p>
    <w:p w14:paraId="07CE253F" w14:textId="2C6CA04E" w:rsidR="00FC3A4E" w:rsidRPr="00187697" w:rsidRDefault="00A371E7" w:rsidP="003D7B6F">
      <w:pPr>
        <w:keepNext/>
        <w:jc w:val="center"/>
        <w:rPr>
          <w:rFonts w:ascii="Times New Roman" w:hAnsi="Times New Roman" w:cs="Times New Roman"/>
        </w:rPr>
      </w:pPr>
      <w:r w:rsidRPr="00187697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5E4EAAFF" wp14:editId="13F56AEC">
            <wp:extent cx="8001000" cy="4856561"/>
            <wp:effectExtent l="0" t="0" r="0" b="1270"/>
            <wp:docPr id="1" name="Picture 1" descr="Graphical user interface&#10;&#10;Description automatically generated">
              <a:extLst xmlns:a="http://schemas.openxmlformats.org/drawingml/2006/main">
                <a:ext uri="{FF2B5EF4-FFF2-40B4-BE49-F238E27FC236}">
                  <a16:creationId xmlns:a16="http://schemas.microsoft.com/office/drawing/2014/main" id="{20A1BE24-675D-4FF3-6CD2-A5FE3A88F54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Graphical user interface&#10;&#10;Description automatically generated">
                      <a:extLst>
                        <a:ext uri="{FF2B5EF4-FFF2-40B4-BE49-F238E27FC236}">
                          <a16:creationId xmlns:a16="http://schemas.microsoft.com/office/drawing/2014/main" id="{20A1BE24-675D-4FF3-6CD2-A5FE3A88F54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8009023" cy="48614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2E4179" w14:textId="6E26D937" w:rsidR="006E0DDF" w:rsidRPr="00187697" w:rsidRDefault="00FC3A4E" w:rsidP="009E768A">
      <w:pPr>
        <w:pStyle w:val="Caption"/>
        <w:jc w:val="center"/>
        <w:rPr>
          <w:rFonts w:ascii="Times New Roman" w:hAnsi="Times New Roman" w:cs="Times New Roman"/>
        </w:rPr>
        <w:sectPr w:rsidR="006E0DDF" w:rsidRPr="00187697" w:rsidSect="006E0DDF">
          <w:pgSz w:w="16838" w:h="11906" w:orient="landscape"/>
          <w:pgMar w:top="1440" w:right="1701" w:bottom="1440" w:left="1440" w:header="851" w:footer="992" w:gutter="0"/>
          <w:cols w:space="425"/>
          <w:docGrid w:linePitch="360"/>
        </w:sectPr>
      </w:pPr>
      <w:r w:rsidRPr="00187697">
        <w:rPr>
          <w:rFonts w:ascii="Times New Roman" w:hAnsi="Times New Roman" w:cs="Times New Roman"/>
        </w:rPr>
        <w:t xml:space="preserve">Figure </w:t>
      </w:r>
      <w:r w:rsidR="00281B72">
        <w:rPr>
          <w:rFonts w:ascii="Times New Roman" w:hAnsi="Times New Roman" w:cs="Times New Roman"/>
        </w:rPr>
        <w:t>S</w:t>
      </w:r>
      <w:r w:rsidRPr="00187697">
        <w:rPr>
          <w:rFonts w:ascii="Times New Roman" w:hAnsi="Times New Roman" w:cs="Times New Roman"/>
        </w:rPr>
        <w:fldChar w:fldCharType="begin"/>
      </w:r>
      <w:r w:rsidRPr="00187697">
        <w:rPr>
          <w:rFonts w:ascii="Times New Roman" w:hAnsi="Times New Roman" w:cs="Times New Roman"/>
        </w:rPr>
        <w:instrText xml:space="preserve"> SEQ Figure \* ARABIC </w:instrText>
      </w:r>
      <w:r w:rsidRPr="00187697">
        <w:rPr>
          <w:rFonts w:ascii="Times New Roman" w:hAnsi="Times New Roman" w:cs="Times New Roman"/>
        </w:rPr>
        <w:fldChar w:fldCharType="separate"/>
      </w:r>
      <w:r w:rsidR="006243ED" w:rsidRPr="00187697">
        <w:rPr>
          <w:rFonts w:ascii="Times New Roman" w:hAnsi="Times New Roman" w:cs="Times New Roman"/>
          <w:noProof/>
        </w:rPr>
        <w:t>1</w:t>
      </w:r>
      <w:r w:rsidRPr="00187697">
        <w:rPr>
          <w:rFonts w:ascii="Times New Roman" w:hAnsi="Times New Roman" w:cs="Times New Roman"/>
        </w:rPr>
        <w:fldChar w:fldCharType="end"/>
      </w:r>
      <w:r w:rsidRPr="00187697">
        <w:rPr>
          <w:rFonts w:ascii="Times New Roman" w:hAnsi="Times New Roman" w:cs="Times New Roman"/>
        </w:rPr>
        <w:t xml:space="preserve">. Schematic </w:t>
      </w:r>
      <w:r w:rsidR="009E768A" w:rsidRPr="00187697">
        <w:rPr>
          <w:rFonts w:ascii="Times New Roman" w:hAnsi="Times New Roman" w:cs="Times New Roman"/>
        </w:rPr>
        <w:t>visualization for the cohort definition and as</w:t>
      </w:r>
      <w:r w:rsidR="00624EA8">
        <w:rPr>
          <w:rFonts w:ascii="Times New Roman" w:hAnsi="Times New Roman" w:cs="Times New Roman"/>
        </w:rPr>
        <w:t>–</w:t>
      </w:r>
      <w:r w:rsidR="009E768A" w:rsidRPr="00187697">
        <w:rPr>
          <w:rFonts w:ascii="Times New Roman" w:hAnsi="Times New Roman" w:cs="Times New Roman"/>
        </w:rPr>
        <w:t>treated follow</w:t>
      </w:r>
      <w:r w:rsidR="00624EA8">
        <w:rPr>
          <w:rFonts w:ascii="Times New Roman" w:hAnsi="Times New Roman" w:cs="Times New Roman"/>
        </w:rPr>
        <w:t>–</w:t>
      </w:r>
      <w:r w:rsidR="009E768A" w:rsidRPr="00187697">
        <w:rPr>
          <w:rFonts w:ascii="Times New Roman" w:hAnsi="Times New Roman" w:cs="Times New Roman"/>
        </w:rPr>
        <w:t xml:space="preserve">up strategy </w:t>
      </w:r>
      <w:r w:rsidRPr="00187697">
        <w:rPr>
          <w:rFonts w:ascii="Times New Roman" w:hAnsi="Times New Roman" w:cs="Times New Roman"/>
        </w:rPr>
        <w:t xml:space="preserve"> </w:t>
      </w:r>
    </w:p>
    <w:p w14:paraId="57534027" w14:textId="2A86C5E4" w:rsidR="004B208B" w:rsidRPr="00187697" w:rsidRDefault="004B208B" w:rsidP="004B208B">
      <w:pPr>
        <w:pStyle w:val="Caption"/>
        <w:keepNext/>
        <w:rPr>
          <w:rFonts w:ascii="Times New Roman" w:hAnsi="Times New Roman" w:cs="Times New Roman"/>
        </w:rPr>
      </w:pPr>
      <w:r w:rsidRPr="00187697">
        <w:rPr>
          <w:rFonts w:ascii="Times New Roman" w:hAnsi="Times New Roman" w:cs="Times New Roman"/>
        </w:rPr>
        <w:lastRenderedPageBreak/>
        <w:t xml:space="preserve">Table </w:t>
      </w:r>
      <w:r w:rsidR="00281B72">
        <w:rPr>
          <w:rFonts w:ascii="Times New Roman" w:hAnsi="Times New Roman" w:cs="Times New Roman"/>
        </w:rPr>
        <w:t>S</w:t>
      </w:r>
      <w:r w:rsidR="00F72F0F" w:rsidRPr="00187697">
        <w:rPr>
          <w:rFonts w:ascii="Times New Roman" w:hAnsi="Times New Roman" w:cs="Times New Roman"/>
        </w:rPr>
        <w:t>1</w:t>
      </w:r>
      <w:r w:rsidR="00E10FF2" w:rsidRPr="00187697">
        <w:rPr>
          <w:rFonts w:ascii="Times New Roman" w:hAnsi="Times New Roman" w:cs="Times New Roman"/>
        </w:rPr>
        <w:t>.</w:t>
      </w:r>
      <w:r w:rsidRPr="00187697">
        <w:rPr>
          <w:rFonts w:ascii="Times New Roman" w:hAnsi="Times New Roman" w:cs="Times New Roman"/>
        </w:rPr>
        <w:t xml:space="preserve"> </w:t>
      </w:r>
      <w:r w:rsidR="009D2DDA" w:rsidRPr="00187697">
        <w:rPr>
          <w:rFonts w:ascii="Times New Roman" w:hAnsi="Times New Roman" w:cs="Times New Roman"/>
        </w:rPr>
        <w:t>Baseline c</w:t>
      </w:r>
      <w:r w:rsidRPr="00187697">
        <w:rPr>
          <w:rFonts w:ascii="Times New Roman" w:hAnsi="Times New Roman" w:cs="Times New Roman"/>
        </w:rPr>
        <w:t>haracteristics</w:t>
      </w:r>
      <w:r w:rsidR="009D2DDA" w:rsidRPr="00187697">
        <w:rPr>
          <w:rFonts w:ascii="Times New Roman" w:hAnsi="Times New Roman" w:cs="Times New Roman"/>
        </w:rPr>
        <w:t>, comorbidities, and concomitant drugs in</w:t>
      </w:r>
      <w:r w:rsidRPr="00187697">
        <w:rPr>
          <w:rFonts w:ascii="Times New Roman" w:hAnsi="Times New Roman" w:cs="Times New Roman"/>
        </w:rPr>
        <w:t xml:space="preserve"> adolescent ADHD patients with depression</w:t>
      </w:r>
      <w:r w:rsidR="009D2DDA" w:rsidRPr="00187697">
        <w:rPr>
          <w:rFonts w:ascii="Times New Roman" w:hAnsi="Times New Roman" w:cs="Times New Roman"/>
        </w:rPr>
        <w:t xml:space="preserve"> </w:t>
      </w:r>
      <w:r w:rsidRPr="00187697">
        <w:rPr>
          <w:rFonts w:ascii="Times New Roman" w:hAnsi="Times New Roman" w:cs="Times New Roman"/>
        </w:rPr>
        <w:t>before the propensity score matching</w:t>
      </w:r>
    </w:p>
    <w:tbl>
      <w:tblPr>
        <w:tblW w:w="8736" w:type="dxa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2712"/>
        <w:gridCol w:w="1504"/>
        <w:gridCol w:w="1507"/>
        <w:gridCol w:w="1507"/>
        <w:gridCol w:w="1506"/>
      </w:tblGrid>
      <w:tr w:rsidR="002C27C8" w:rsidRPr="00187697" w14:paraId="56B53AD2" w14:textId="77777777" w:rsidTr="00301E9A">
        <w:trPr>
          <w:trHeight w:val="299"/>
        </w:trPr>
        <w:tc>
          <w:tcPr>
            <w:tcW w:w="2712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B9F463E" w14:textId="469A599C" w:rsidR="002C27C8" w:rsidRPr="00187697" w:rsidRDefault="002C27C8" w:rsidP="002C27C8">
            <w:pPr>
              <w:pStyle w:val="NoSpacing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8"/>
                <w:szCs w:val="18"/>
              </w:rPr>
              <w:t>Characteristics</w:t>
            </w:r>
          </w:p>
        </w:tc>
        <w:tc>
          <w:tcPr>
            <w:tcW w:w="1504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8569F66" w14:textId="0313DD11" w:rsidR="002C27C8" w:rsidRPr="00187697" w:rsidRDefault="002C27C8" w:rsidP="002C27C8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8"/>
                <w:szCs w:val="18"/>
              </w:rPr>
              <w:t>SSRI</w:t>
            </w:r>
            <w:r w:rsidRPr="0018769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8"/>
                <w:szCs w:val="18"/>
              </w:rPr>
              <w:br/>
              <w:t>(n = 6</w:t>
            </w:r>
            <w:r w:rsidR="00E15532" w:rsidRPr="0018769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8"/>
                <w:szCs w:val="18"/>
              </w:rPr>
              <w:t xml:space="preserve"> </w:t>
            </w:r>
            <w:r w:rsidRPr="0018769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8"/>
                <w:szCs w:val="18"/>
              </w:rPr>
              <w:t>746)</w:t>
            </w:r>
          </w:p>
        </w:tc>
        <w:tc>
          <w:tcPr>
            <w:tcW w:w="1507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E2DF4F4" w14:textId="4DC55495" w:rsidR="002C27C8" w:rsidRPr="00187697" w:rsidRDefault="002C27C8" w:rsidP="002C27C8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8"/>
                <w:szCs w:val="18"/>
              </w:rPr>
              <w:t>MPH</w:t>
            </w:r>
            <w:r w:rsidR="00624EA8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8"/>
                <w:szCs w:val="18"/>
              </w:rPr>
              <w:t>only</w:t>
            </w:r>
            <w:r w:rsidRPr="0018769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8"/>
                <w:szCs w:val="18"/>
              </w:rPr>
              <w:br/>
              <w:t>(n =2</w:t>
            </w:r>
            <w:r w:rsidR="00E15532" w:rsidRPr="0018769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8"/>
                <w:szCs w:val="18"/>
              </w:rPr>
              <w:t xml:space="preserve"> </w:t>
            </w:r>
            <w:r w:rsidRPr="0018769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8"/>
                <w:szCs w:val="18"/>
              </w:rPr>
              <w:t>917)</w:t>
            </w:r>
          </w:p>
        </w:tc>
        <w:tc>
          <w:tcPr>
            <w:tcW w:w="1507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DAB3EFA" w14:textId="77777777" w:rsidR="002C27C8" w:rsidRPr="00187697" w:rsidRDefault="002C27C8" w:rsidP="002C27C8">
            <w:pPr>
              <w:pStyle w:val="NormalWeb"/>
              <w:wordWrap w:val="0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36"/>
                <w:szCs w:val="36"/>
              </w:rPr>
            </w:pPr>
            <w:r w:rsidRPr="0018769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8"/>
                <w:szCs w:val="18"/>
              </w:rPr>
              <w:t>Fluoxetine</w:t>
            </w:r>
          </w:p>
          <w:p w14:paraId="241B19DF" w14:textId="708B0AFD" w:rsidR="002C27C8" w:rsidRPr="00187697" w:rsidRDefault="002C27C8" w:rsidP="002C27C8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8"/>
                <w:szCs w:val="18"/>
              </w:rPr>
              <w:t>(n= 2</w:t>
            </w:r>
            <w:r w:rsidR="00E15532" w:rsidRPr="0018769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8"/>
                <w:szCs w:val="18"/>
              </w:rPr>
              <w:t xml:space="preserve"> </w:t>
            </w:r>
            <w:r w:rsidRPr="0018769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8"/>
                <w:szCs w:val="18"/>
              </w:rPr>
              <w:t>381)</w:t>
            </w:r>
          </w:p>
        </w:tc>
        <w:tc>
          <w:tcPr>
            <w:tcW w:w="1506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1DA6B98" w14:textId="77777777" w:rsidR="002C27C8" w:rsidRPr="00187697" w:rsidRDefault="002C27C8" w:rsidP="002C27C8">
            <w:pPr>
              <w:pStyle w:val="NormalWeb"/>
              <w:wordWrap w:val="0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sz w:val="36"/>
                <w:szCs w:val="36"/>
              </w:rPr>
            </w:pPr>
            <w:r w:rsidRPr="0018769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8"/>
                <w:szCs w:val="18"/>
              </w:rPr>
              <w:t>Escitalopram</w:t>
            </w:r>
          </w:p>
          <w:p w14:paraId="575799D4" w14:textId="05CA7B6C" w:rsidR="002C27C8" w:rsidRPr="00187697" w:rsidRDefault="002C27C8" w:rsidP="002C27C8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8"/>
                <w:szCs w:val="18"/>
              </w:rPr>
              <w:t>(n=3</w:t>
            </w:r>
            <w:r w:rsidR="00E15532" w:rsidRPr="0018769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8"/>
                <w:szCs w:val="18"/>
              </w:rPr>
              <w:t xml:space="preserve"> </w:t>
            </w:r>
            <w:r w:rsidRPr="0018769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8"/>
                <w:szCs w:val="18"/>
              </w:rPr>
              <w:t>364)</w:t>
            </w:r>
          </w:p>
        </w:tc>
      </w:tr>
      <w:tr w:rsidR="002C27C8" w:rsidRPr="00187697" w14:paraId="710D2044" w14:textId="77777777" w:rsidTr="00301E9A">
        <w:trPr>
          <w:trHeight w:val="187"/>
        </w:trPr>
        <w:tc>
          <w:tcPr>
            <w:tcW w:w="2712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19E7E35" w14:textId="4D0ACFAC" w:rsidR="002C27C8" w:rsidRPr="00187697" w:rsidRDefault="00B0102D" w:rsidP="002C27C8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8"/>
                <w:szCs w:val="18"/>
              </w:rPr>
              <w:t>Socio-d</w:t>
            </w:r>
            <w:r w:rsidR="002C27C8" w:rsidRPr="0018769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8"/>
                <w:szCs w:val="18"/>
              </w:rPr>
              <w:t>emographics, n (%)</w:t>
            </w:r>
          </w:p>
        </w:tc>
        <w:tc>
          <w:tcPr>
            <w:tcW w:w="1504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85C6AA8" w14:textId="77777777" w:rsidR="002C27C8" w:rsidRPr="00187697" w:rsidRDefault="002C27C8" w:rsidP="002C27C8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507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C7479BC" w14:textId="77777777" w:rsidR="002C27C8" w:rsidRPr="00187697" w:rsidRDefault="002C27C8" w:rsidP="002C27C8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507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B6F0A46" w14:textId="77777777" w:rsidR="002C27C8" w:rsidRPr="00187697" w:rsidRDefault="002C27C8" w:rsidP="002C27C8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50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DE9E543" w14:textId="77777777" w:rsidR="002C27C8" w:rsidRPr="00187697" w:rsidRDefault="002C27C8" w:rsidP="002C27C8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2C27C8" w:rsidRPr="00187697" w14:paraId="35763F56" w14:textId="77777777" w:rsidTr="00301E9A">
        <w:trPr>
          <w:trHeight w:val="187"/>
        </w:trPr>
        <w:tc>
          <w:tcPr>
            <w:tcW w:w="27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F9BC43F" w14:textId="52D3B753" w:rsidR="002C27C8" w:rsidRPr="00187697" w:rsidRDefault="002C27C8" w:rsidP="002C27C8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 xml:space="preserve">  Male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C45BF6" w14:textId="5577A3AB" w:rsidR="002C27C8" w:rsidRPr="00187697" w:rsidRDefault="002C27C8" w:rsidP="002C27C8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</w:t>
            </w:r>
            <w:r w:rsidR="00281B72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,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93 (47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)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08B340" w14:textId="1D6681FA" w:rsidR="002C27C8" w:rsidRPr="00187697" w:rsidRDefault="002C27C8" w:rsidP="002C27C8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</w:t>
            </w:r>
            <w:r w:rsidR="00281B72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,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40 (59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)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D171A5" w14:textId="785DFF7D" w:rsidR="002C27C8" w:rsidRPr="00187697" w:rsidRDefault="002C27C8" w:rsidP="002C27C8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</w:t>
            </w:r>
            <w:r w:rsidR="00281B72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,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93 (45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9)</w:t>
            </w:r>
          </w:p>
        </w:tc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01A727" w14:textId="77BF1348" w:rsidR="002C27C8" w:rsidRPr="00187697" w:rsidRDefault="002C27C8" w:rsidP="002C27C8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</w:t>
            </w:r>
            <w:r w:rsidR="00281B72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,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615 (48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="00E15532"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)</w:t>
            </w:r>
          </w:p>
        </w:tc>
      </w:tr>
      <w:tr w:rsidR="002C27C8" w:rsidRPr="00187697" w14:paraId="15E48BD1" w14:textId="77777777" w:rsidTr="00301E9A">
        <w:trPr>
          <w:trHeight w:val="187"/>
        </w:trPr>
        <w:tc>
          <w:tcPr>
            <w:tcW w:w="27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4689A9D" w14:textId="0CD35B18" w:rsidR="002C27C8" w:rsidRPr="00187697" w:rsidRDefault="002C27C8" w:rsidP="002C27C8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 xml:space="preserve">  10</w:t>
            </w:r>
            <w:r w:rsidR="00E15532" w:rsidRPr="0018769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14 years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C0040BF" w14:textId="3BA3A54E" w:rsidR="002C27C8" w:rsidRPr="00187697" w:rsidRDefault="002C27C8" w:rsidP="002C27C8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</w:t>
            </w:r>
            <w:r w:rsidR="00281B72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,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15 (34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)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C08C59" w14:textId="74958E9E" w:rsidR="002C27C8" w:rsidRPr="00187697" w:rsidRDefault="002C27C8" w:rsidP="002C27C8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</w:t>
            </w:r>
            <w:r w:rsidR="00281B72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,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80 (47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)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D4E535" w14:textId="3333BE35" w:rsidR="002C27C8" w:rsidRPr="00187697" w:rsidRDefault="002C27C8" w:rsidP="002C27C8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02 (33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)</w:t>
            </w:r>
          </w:p>
        </w:tc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6A08E9" w14:textId="3B8BE1D5" w:rsidR="002C27C8" w:rsidRPr="00187697" w:rsidRDefault="002C27C8" w:rsidP="002C27C8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</w:t>
            </w:r>
            <w:r w:rsidR="00281B72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,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62 (34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5)</w:t>
            </w:r>
          </w:p>
        </w:tc>
      </w:tr>
      <w:tr w:rsidR="002C27C8" w:rsidRPr="00187697" w14:paraId="6BADAD36" w14:textId="77777777" w:rsidTr="00301E9A">
        <w:trPr>
          <w:trHeight w:val="187"/>
        </w:trPr>
        <w:tc>
          <w:tcPr>
            <w:tcW w:w="27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BD49B1A" w14:textId="5C04C35C" w:rsidR="002C27C8" w:rsidRPr="00187697" w:rsidRDefault="002C27C8" w:rsidP="002C27C8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 xml:space="preserve">  15</w:t>
            </w:r>
            <w:r w:rsidR="00E15532" w:rsidRPr="0018769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19 years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64F2DE8" w14:textId="548B38C1" w:rsidR="002C27C8" w:rsidRPr="00187697" w:rsidRDefault="002C27C8" w:rsidP="002C27C8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</w:t>
            </w:r>
            <w:r w:rsidR="00281B72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,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31 (65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)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A0E1B1" w14:textId="4CE6198F" w:rsidR="002C27C8" w:rsidRPr="00187697" w:rsidRDefault="002C27C8" w:rsidP="002C27C8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</w:t>
            </w:r>
            <w:r w:rsidR="00281B72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,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537 (52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)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FF16EC" w14:textId="5050034E" w:rsidR="002C27C8" w:rsidRPr="00187697" w:rsidRDefault="002C27C8" w:rsidP="002C27C8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</w:t>
            </w:r>
            <w:r w:rsidR="00281B72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,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579 (66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)</w:t>
            </w:r>
          </w:p>
        </w:tc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1F2A7B" w14:textId="00E419EC" w:rsidR="002C27C8" w:rsidRPr="00187697" w:rsidRDefault="002C27C8" w:rsidP="002C27C8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</w:t>
            </w:r>
            <w:r w:rsidR="00281B72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,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02 (65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5)</w:t>
            </w:r>
          </w:p>
        </w:tc>
      </w:tr>
      <w:tr w:rsidR="00F433F2" w:rsidRPr="00187697" w14:paraId="4E403C7D" w14:textId="77777777" w:rsidTr="00301E9A">
        <w:trPr>
          <w:trHeight w:val="187"/>
        </w:trPr>
        <w:tc>
          <w:tcPr>
            <w:tcW w:w="27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029D7F46" w14:textId="1629812B" w:rsidR="00F433F2" w:rsidRPr="00187697" w:rsidRDefault="00F433F2" w:rsidP="00F433F2">
            <w:pPr>
              <w:pStyle w:val="NoSpacing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kern w:val="24"/>
                <w:sz w:val="18"/>
                <w:szCs w:val="18"/>
              </w:rPr>
              <w:t xml:space="preserve"> </w:t>
            </w:r>
            <w:r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 xml:space="preserve"> Race, Korean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F285793" w14:textId="514D0698" w:rsidR="00F433F2" w:rsidRPr="00187697" w:rsidRDefault="00F433F2" w:rsidP="00F433F2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맑은 고딕" w:hAnsi="Times New Roman" w:cs="Times New Roman" w:hint="eastAsia"/>
                <w:color w:val="000000"/>
                <w:kern w:val="24"/>
                <w:sz w:val="18"/>
                <w:szCs w:val="18"/>
              </w:rPr>
              <w:t>6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,746 (100.0)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9B4969E" w14:textId="1302C2FF" w:rsidR="00F433F2" w:rsidRPr="00187697" w:rsidRDefault="00F433F2" w:rsidP="00F433F2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맑은 고딕" w:hAnsi="Times New Roman" w:cs="Times New Roman" w:hint="eastAsia"/>
                <w:color w:val="000000"/>
                <w:kern w:val="24"/>
                <w:sz w:val="18"/>
                <w:szCs w:val="18"/>
              </w:rPr>
              <w:t>2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,917 (100.0)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00311AE" w14:textId="6BFF78F1" w:rsidR="00F433F2" w:rsidRPr="00187697" w:rsidRDefault="00F433F2" w:rsidP="00F433F2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맑은 고딕" w:hAnsi="Times New Roman" w:cs="Times New Roman" w:hint="eastAsia"/>
                <w:color w:val="000000"/>
                <w:kern w:val="24"/>
                <w:sz w:val="18"/>
                <w:szCs w:val="18"/>
              </w:rPr>
              <w:t>2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,381 (100.0)</w:t>
            </w:r>
          </w:p>
        </w:tc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0C9F171" w14:textId="42CF9A41" w:rsidR="00F433F2" w:rsidRPr="00187697" w:rsidRDefault="00F433F2" w:rsidP="00F433F2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</w:pPr>
            <w:r>
              <w:rPr>
                <w:rFonts w:ascii="Times New Roman" w:eastAsia="맑은 고딕" w:hAnsi="Times New Roman" w:cs="Times New Roman" w:hint="eastAsia"/>
                <w:color w:val="000000"/>
                <w:kern w:val="24"/>
                <w:sz w:val="18"/>
                <w:szCs w:val="18"/>
              </w:rPr>
              <w:t>3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,364 (100.0)</w:t>
            </w:r>
          </w:p>
        </w:tc>
      </w:tr>
      <w:tr w:rsidR="00F433F2" w:rsidRPr="00187697" w14:paraId="792E177C" w14:textId="77777777" w:rsidTr="00301E9A">
        <w:trPr>
          <w:trHeight w:val="187"/>
        </w:trPr>
        <w:tc>
          <w:tcPr>
            <w:tcW w:w="27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0DAEC7A" w14:textId="4CF91627" w:rsidR="00F433F2" w:rsidRPr="00187697" w:rsidRDefault="00F433F2" w:rsidP="00F433F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8"/>
                <w:szCs w:val="18"/>
              </w:rPr>
              <w:t>Index year, n (%)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9AEC189" w14:textId="77777777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0438DF8" w14:textId="77777777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AAA494B" w14:textId="77777777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1CAB929" w14:textId="77777777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F433F2" w:rsidRPr="00187697" w14:paraId="72AF6CD6" w14:textId="77777777" w:rsidTr="00670B0B">
        <w:trPr>
          <w:trHeight w:val="187"/>
        </w:trPr>
        <w:tc>
          <w:tcPr>
            <w:tcW w:w="27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847D5B9" w14:textId="3CF42223" w:rsidR="00F433F2" w:rsidRPr="00187697" w:rsidRDefault="00F433F2" w:rsidP="00F433F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 xml:space="preserve">  2017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DF06C6" w14:textId="205C7321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,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05 (17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9)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13E1C6" w14:textId="2E682B05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554 (19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)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C94EE8" w14:textId="5CC05FF5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57 (19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)</w:t>
            </w:r>
          </w:p>
        </w:tc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3E4FC4A" w14:textId="13378613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579 (17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)</w:t>
            </w:r>
          </w:p>
        </w:tc>
      </w:tr>
      <w:tr w:rsidR="00F433F2" w:rsidRPr="00187697" w14:paraId="4C7C144E" w14:textId="77777777" w:rsidTr="00301E9A">
        <w:trPr>
          <w:trHeight w:val="187"/>
        </w:trPr>
        <w:tc>
          <w:tcPr>
            <w:tcW w:w="27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EEF324C" w14:textId="7CCE7B3E" w:rsidR="00F433F2" w:rsidRPr="00187697" w:rsidRDefault="00F433F2" w:rsidP="00F433F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 xml:space="preserve">  2018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695E75" w14:textId="0AB2E728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,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97 (26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6)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5987F7" w14:textId="472173A0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675 (23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)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C20A4A" w14:textId="44EC9FF9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643 (27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)</w:t>
            </w:r>
          </w:p>
        </w:tc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118084" w14:textId="6103B3E6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74 (26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)</w:t>
            </w:r>
          </w:p>
        </w:tc>
      </w:tr>
      <w:tr w:rsidR="00F433F2" w:rsidRPr="00187697" w14:paraId="47472945" w14:textId="77777777" w:rsidTr="00301E9A">
        <w:trPr>
          <w:trHeight w:val="187"/>
        </w:trPr>
        <w:tc>
          <w:tcPr>
            <w:tcW w:w="27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F23D1B2" w14:textId="185AF442" w:rsidR="00F433F2" w:rsidRPr="00187697" w:rsidRDefault="00F433F2" w:rsidP="00F433F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 xml:space="preserve">  2019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307FF1" w14:textId="0D570F9B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,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951 (28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9)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A91811" w14:textId="364DC55B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72 (29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9)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0D2403" w14:textId="66D75A4E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678 (28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5)</w:t>
            </w:r>
          </w:p>
        </w:tc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2B46C7" w14:textId="7ED56468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986 (29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)</w:t>
            </w:r>
          </w:p>
        </w:tc>
      </w:tr>
      <w:tr w:rsidR="00F433F2" w:rsidRPr="00187697" w14:paraId="753AC127" w14:textId="77777777" w:rsidTr="00301E9A">
        <w:trPr>
          <w:trHeight w:val="187"/>
        </w:trPr>
        <w:tc>
          <w:tcPr>
            <w:tcW w:w="27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0070D84" w14:textId="74594FD4" w:rsidR="00F433F2" w:rsidRPr="00187697" w:rsidRDefault="00F433F2" w:rsidP="00F433F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 xml:space="preserve">  2020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9E456F" w14:textId="3E1B81F3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,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93 (26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6)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7DAB447" w14:textId="2055827A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16 (28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)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42D27F" w14:textId="13F9202F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603 (25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)</w:t>
            </w:r>
          </w:p>
        </w:tc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922FA6" w14:textId="5E1D51F7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925 (27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5)</w:t>
            </w:r>
          </w:p>
        </w:tc>
      </w:tr>
      <w:tr w:rsidR="00F433F2" w:rsidRPr="00187697" w14:paraId="15C1B6E3" w14:textId="77777777" w:rsidTr="00301E9A">
        <w:trPr>
          <w:trHeight w:val="187"/>
        </w:trPr>
        <w:tc>
          <w:tcPr>
            <w:tcW w:w="27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A10EACE" w14:textId="0CD9FAC4" w:rsidR="00F433F2" w:rsidRPr="00187697" w:rsidRDefault="00F433F2" w:rsidP="00F433F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8"/>
                <w:szCs w:val="18"/>
              </w:rPr>
              <w:t>Medical history, n (%)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60CC192" w14:textId="77777777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26AC49F" w14:textId="77777777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505E5A5" w14:textId="77777777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E47DBA3" w14:textId="77777777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F433F2" w:rsidRPr="00187697" w14:paraId="253CEF3B" w14:textId="77777777" w:rsidTr="00301E9A">
        <w:trPr>
          <w:trHeight w:val="187"/>
        </w:trPr>
        <w:tc>
          <w:tcPr>
            <w:tcW w:w="27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391DE8F" w14:textId="5B25615C" w:rsidR="00F433F2" w:rsidRPr="00187697" w:rsidRDefault="00F433F2" w:rsidP="00F433F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 xml:space="preserve">  Anxiety disorder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13E15A" w14:textId="1B68DEA5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,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85 (30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9)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B90585" w14:textId="5CF9B461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65 (29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)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15B8A0" w14:textId="29FAA3B3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628 (26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)</w:t>
            </w:r>
          </w:p>
        </w:tc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58AEF6" w14:textId="5D6D135F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,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97 (32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6)</w:t>
            </w:r>
          </w:p>
        </w:tc>
      </w:tr>
      <w:tr w:rsidR="00F433F2" w:rsidRPr="00187697" w14:paraId="433A9235" w14:textId="77777777" w:rsidTr="00301E9A">
        <w:trPr>
          <w:trHeight w:val="187"/>
        </w:trPr>
        <w:tc>
          <w:tcPr>
            <w:tcW w:w="27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DB2786F" w14:textId="740B2C8C" w:rsidR="00F433F2" w:rsidRPr="00187697" w:rsidRDefault="00F433F2" w:rsidP="00F433F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 xml:space="preserve">  Autism spectrum disorder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C31789" w14:textId="0754E49E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42 (2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)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6ABB1D" w14:textId="6913165D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8 (2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)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9900ED" w14:textId="6FB0AE21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53 (2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)</w:t>
            </w:r>
          </w:p>
        </w:tc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C5898B" w14:textId="0D801F50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69 (2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)</w:t>
            </w:r>
          </w:p>
        </w:tc>
      </w:tr>
      <w:tr w:rsidR="00F433F2" w:rsidRPr="00187697" w14:paraId="43516B48" w14:textId="77777777" w:rsidTr="00301E9A">
        <w:trPr>
          <w:trHeight w:val="187"/>
        </w:trPr>
        <w:tc>
          <w:tcPr>
            <w:tcW w:w="27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907C6A2" w14:textId="2F69EF53" w:rsidR="00F433F2" w:rsidRPr="00187697" w:rsidRDefault="00F433F2" w:rsidP="00F433F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 xml:space="preserve">  Bipolar disorder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5C0459" w14:textId="717AC6DC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622 (9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)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1FBFD2" w14:textId="42062F61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97 (10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)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0EADEF" w14:textId="7D0651A6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07 (8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)</w:t>
            </w:r>
          </w:p>
        </w:tc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339113" w14:textId="5B4CACCF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92 (8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)</w:t>
            </w:r>
          </w:p>
        </w:tc>
      </w:tr>
      <w:tr w:rsidR="00F433F2" w:rsidRPr="00187697" w14:paraId="0CC15997" w14:textId="77777777" w:rsidTr="00301E9A">
        <w:trPr>
          <w:trHeight w:val="187"/>
        </w:trPr>
        <w:tc>
          <w:tcPr>
            <w:tcW w:w="27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58D79C8" w14:textId="74879190" w:rsidR="00F433F2" w:rsidRPr="00187697" w:rsidRDefault="00F433F2" w:rsidP="00F433F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 xml:space="preserve">  Conduct disorder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85B237" w14:textId="1E32BEAF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41 (6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5)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12C98A" w14:textId="2DD44784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79 (9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6)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CA79A3" w14:textId="79A988EF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80 (7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6)</w:t>
            </w:r>
          </w:p>
        </w:tc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A95F7F" w14:textId="61A15B4E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05 (6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)</w:t>
            </w:r>
          </w:p>
        </w:tc>
      </w:tr>
      <w:tr w:rsidR="00F433F2" w:rsidRPr="00187697" w14:paraId="299D3D76" w14:textId="77777777" w:rsidTr="00301E9A">
        <w:trPr>
          <w:trHeight w:val="187"/>
        </w:trPr>
        <w:tc>
          <w:tcPr>
            <w:tcW w:w="27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096B026" w14:textId="5C2076F5" w:rsidR="00F433F2" w:rsidRPr="00187697" w:rsidRDefault="00F433F2" w:rsidP="00F433F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 xml:space="preserve">  Intellectual disability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FF087C8" w14:textId="4921ADED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09 (3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)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95E5BD" w14:textId="0607D7DD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55 (5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)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9B5494" w14:textId="340025CF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91 (3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)</w:t>
            </w:r>
          </w:p>
        </w:tc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08B890" w14:textId="076F6258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3 (2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5)</w:t>
            </w:r>
          </w:p>
        </w:tc>
      </w:tr>
      <w:tr w:rsidR="00F433F2" w:rsidRPr="00187697" w14:paraId="55C6ECA3" w14:textId="77777777" w:rsidTr="00301E9A">
        <w:trPr>
          <w:trHeight w:val="187"/>
        </w:trPr>
        <w:tc>
          <w:tcPr>
            <w:tcW w:w="27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442600F" w14:textId="4D16DDBE" w:rsidR="00F433F2" w:rsidRPr="00187697" w:rsidRDefault="00F433F2" w:rsidP="00F433F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8"/>
                <w:szCs w:val="18"/>
              </w:rPr>
              <w:t>Medication use, n (%)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16C0A13" w14:textId="77777777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8CB4095" w14:textId="77777777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879917C" w14:textId="77777777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ACF178A" w14:textId="77777777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F433F2" w:rsidRPr="00187697" w14:paraId="017B567E" w14:textId="77777777" w:rsidTr="00301E9A">
        <w:trPr>
          <w:trHeight w:val="187"/>
        </w:trPr>
        <w:tc>
          <w:tcPr>
            <w:tcW w:w="27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B710B72" w14:textId="305F6CAA" w:rsidR="00F433F2" w:rsidRPr="00187697" w:rsidRDefault="00F433F2" w:rsidP="00F433F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 xml:space="preserve">  Anticholinergics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D0F346" w14:textId="1A16F66C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,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66 (42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5)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119C9F" w14:textId="07724F17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23 (28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)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B25196" w14:textId="0378B69B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64 (36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)</w:t>
            </w:r>
          </w:p>
        </w:tc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F0A874" w14:textId="70231D53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,547 (46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)</w:t>
            </w:r>
          </w:p>
        </w:tc>
      </w:tr>
      <w:tr w:rsidR="00F433F2" w:rsidRPr="00187697" w14:paraId="0A6D4123" w14:textId="77777777" w:rsidTr="00301E9A">
        <w:trPr>
          <w:trHeight w:val="187"/>
        </w:trPr>
        <w:tc>
          <w:tcPr>
            <w:tcW w:w="27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3B1C5E9" w14:textId="2909DDC4" w:rsidR="00F433F2" w:rsidRPr="00187697" w:rsidRDefault="00F433F2" w:rsidP="00F433F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 xml:space="preserve">  Antiepileptics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0266F2" w14:textId="536BFB65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82 (7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)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341520" w14:textId="178600B2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78 (6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)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1B43D7" w14:textId="3793CE37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43 (6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)</w:t>
            </w:r>
          </w:p>
        </w:tc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06796D" w14:textId="06CCE9B1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64 (7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)</w:t>
            </w:r>
          </w:p>
        </w:tc>
      </w:tr>
      <w:tr w:rsidR="00F433F2" w:rsidRPr="00187697" w14:paraId="1E987C3C" w14:textId="77777777" w:rsidTr="0066740D">
        <w:trPr>
          <w:trHeight w:val="187"/>
        </w:trPr>
        <w:tc>
          <w:tcPr>
            <w:tcW w:w="2712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C689CD4" w14:textId="1F2AAF8B" w:rsidR="00F433F2" w:rsidRPr="00187697" w:rsidRDefault="00F433F2" w:rsidP="00F433F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 xml:space="preserve">  Antipsychotics</w:t>
            </w:r>
          </w:p>
        </w:tc>
        <w:tc>
          <w:tcPr>
            <w:tcW w:w="1504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5544EF" w14:textId="3C272621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,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32 (27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)</w:t>
            </w:r>
          </w:p>
        </w:tc>
        <w:tc>
          <w:tcPr>
            <w:tcW w:w="1507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426F73" w14:textId="4626C149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693 (23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)</w:t>
            </w:r>
          </w:p>
        </w:tc>
        <w:tc>
          <w:tcPr>
            <w:tcW w:w="1507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BA5489" w14:textId="28A01D60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604 (25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)</w:t>
            </w:r>
          </w:p>
        </w:tc>
        <w:tc>
          <w:tcPr>
            <w:tcW w:w="1506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049E9BB" w14:textId="39323BE6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932 (27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)</w:t>
            </w:r>
          </w:p>
        </w:tc>
      </w:tr>
      <w:tr w:rsidR="00F433F2" w:rsidRPr="00187697" w14:paraId="08394DFA" w14:textId="77777777" w:rsidTr="00000681">
        <w:trPr>
          <w:trHeight w:val="187"/>
        </w:trPr>
        <w:tc>
          <w:tcPr>
            <w:tcW w:w="271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AE2C058" w14:textId="01C0DEDA" w:rsidR="00F433F2" w:rsidRPr="00187697" w:rsidRDefault="00F433F2" w:rsidP="00F433F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 xml:space="preserve">  Anxiolytics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7F9D2CD" w14:textId="0F14BCC3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,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574 (23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)</w:t>
            </w:r>
          </w:p>
        </w:tc>
        <w:tc>
          <w:tcPr>
            <w:tcW w:w="1507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18CC5A" w14:textId="7787F5CB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49 (8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5)</w:t>
            </w:r>
          </w:p>
        </w:tc>
        <w:tc>
          <w:tcPr>
            <w:tcW w:w="1507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647649" w14:textId="6C632719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29 (18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)</w:t>
            </w:r>
          </w:p>
        </w:tc>
        <w:tc>
          <w:tcPr>
            <w:tcW w:w="150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1A7CF9" w14:textId="4EFB9494" w:rsidR="00F433F2" w:rsidRPr="00187697" w:rsidRDefault="00F433F2" w:rsidP="00F433F2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99 (26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)</w:t>
            </w:r>
          </w:p>
        </w:tc>
      </w:tr>
      <w:tr w:rsidR="00F433F2" w:rsidRPr="00187697" w14:paraId="56F3837A" w14:textId="77777777" w:rsidTr="00000681">
        <w:trPr>
          <w:trHeight w:val="187"/>
        </w:trPr>
        <w:tc>
          <w:tcPr>
            <w:tcW w:w="8736" w:type="dxa"/>
            <w:gridSpan w:val="5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1F09D315" w14:textId="24CCB7FB" w:rsidR="00F433F2" w:rsidRPr="00187697" w:rsidRDefault="00F433F2" w:rsidP="00F433F2">
            <w:pPr>
              <w:pStyle w:val="NoSpacing"/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szCs w:val="20"/>
              </w:rPr>
              <w:t>SSRI: selective serotonin reuptake inhibitor; MPH: methylphenidate;</w:t>
            </w:r>
          </w:p>
        </w:tc>
      </w:tr>
    </w:tbl>
    <w:p w14:paraId="74D8BD32" w14:textId="77777777" w:rsidR="008E5D25" w:rsidRPr="00187697" w:rsidRDefault="008E5D25">
      <w:pPr>
        <w:rPr>
          <w:rFonts w:ascii="Times New Roman" w:hAnsi="Times New Roman" w:cs="Times New Roman"/>
        </w:rPr>
      </w:pPr>
    </w:p>
    <w:p w14:paraId="3ED6CB6A" w14:textId="77777777" w:rsidR="008E5D25" w:rsidRPr="00187697" w:rsidRDefault="008E5D25">
      <w:pPr>
        <w:rPr>
          <w:rFonts w:ascii="Times New Roman" w:hAnsi="Times New Roman" w:cs="Times New Roman"/>
        </w:rPr>
      </w:pPr>
    </w:p>
    <w:p w14:paraId="15FA0DE6" w14:textId="77777777" w:rsidR="008E5D25" w:rsidRPr="00187697" w:rsidRDefault="008E5D25">
      <w:pPr>
        <w:rPr>
          <w:rFonts w:ascii="Times New Roman" w:hAnsi="Times New Roman" w:cs="Times New Roman"/>
        </w:rPr>
      </w:pPr>
    </w:p>
    <w:p w14:paraId="382C1CD7" w14:textId="51466E15" w:rsidR="008E5D25" w:rsidRPr="00187697" w:rsidRDefault="008E5D25">
      <w:pPr>
        <w:rPr>
          <w:rFonts w:ascii="Times New Roman" w:hAnsi="Times New Roman" w:cs="Times New Roman"/>
        </w:rPr>
        <w:sectPr w:rsidR="008E5D25" w:rsidRPr="00187697" w:rsidSect="00F8479E">
          <w:pgSz w:w="11906" w:h="16838"/>
          <w:pgMar w:top="1701" w:right="1440" w:bottom="1440" w:left="1440" w:header="851" w:footer="992" w:gutter="0"/>
          <w:cols w:space="425"/>
          <w:docGrid w:linePitch="360"/>
        </w:sectPr>
      </w:pPr>
    </w:p>
    <w:p w14:paraId="1153D55A" w14:textId="1DC25133" w:rsidR="008E5D25" w:rsidRPr="00187697" w:rsidRDefault="008E5D25">
      <w:pPr>
        <w:rPr>
          <w:rFonts w:ascii="Times New Roman" w:hAnsi="Times New Roman" w:cs="Times New Roman"/>
        </w:rPr>
      </w:pPr>
    </w:p>
    <w:p w14:paraId="7A7B5CA7" w14:textId="6486287D" w:rsidR="008E5D25" w:rsidRPr="00187697" w:rsidRDefault="002B19C6" w:rsidP="008E5D25">
      <w:pPr>
        <w:keepNext/>
        <w:rPr>
          <w:rFonts w:ascii="Times New Roman" w:hAnsi="Times New Roman" w:cs="Times New Roman"/>
        </w:rPr>
      </w:pPr>
      <w:r w:rsidRPr="00187697">
        <w:rPr>
          <w:rFonts w:ascii="Times New Roman" w:hAnsi="Times New Roman" w:cs="Times New Roman"/>
          <w:noProof/>
        </w:rPr>
        <w:drawing>
          <wp:inline distT="0" distB="0" distL="0" distR="0" wp14:anchorId="42B13D57" wp14:editId="66479E06">
            <wp:extent cx="5734050" cy="573405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4050" cy="5734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DF3EC76" w14:textId="5E5B3A5E" w:rsidR="001436AA" w:rsidRPr="00187697" w:rsidRDefault="003460E7" w:rsidP="003460E7">
      <w:pPr>
        <w:pStyle w:val="Caption"/>
        <w:jc w:val="center"/>
        <w:rPr>
          <w:rFonts w:ascii="Times New Roman" w:hAnsi="Times New Roman" w:cs="Times New Roman"/>
          <w:b w:val="0"/>
          <w:bCs w:val="0"/>
        </w:rPr>
      </w:pPr>
      <w:r w:rsidRPr="00187697">
        <w:rPr>
          <w:rFonts w:ascii="Times New Roman" w:hAnsi="Times New Roman" w:cs="Times New Roman"/>
        </w:rPr>
        <w:t>F</w:t>
      </w:r>
      <w:r w:rsidR="008E5D25" w:rsidRPr="00187697">
        <w:rPr>
          <w:rFonts w:ascii="Times New Roman" w:hAnsi="Times New Roman" w:cs="Times New Roman"/>
        </w:rPr>
        <w:t xml:space="preserve">igure </w:t>
      </w:r>
      <w:r w:rsidR="00281B72">
        <w:rPr>
          <w:rFonts w:ascii="Times New Roman" w:hAnsi="Times New Roman" w:cs="Times New Roman"/>
        </w:rPr>
        <w:t>S</w:t>
      </w:r>
      <w:r w:rsidR="008E5D25" w:rsidRPr="00187697">
        <w:rPr>
          <w:rFonts w:ascii="Times New Roman" w:hAnsi="Times New Roman" w:cs="Times New Roman"/>
        </w:rPr>
        <w:fldChar w:fldCharType="begin"/>
      </w:r>
      <w:r w:rsidR="008E5D25" w:rsidRPr="00187697">
        <w:rPr>
          <w:rFonts w:ascii="Times New Roman" w:hAnsi="Times New Roman" w:cs="Times New Roman"/>
        </w:rPr>
        <w:instrText xml:space="preserve"> SEQ Figure \* ARABIC </w:instrText>
      </w:r>
      <w:r w:rsidR="008E5D25" w:rsidRPr="00187697">
        <w:rPr>
          <w:rFonts w:ascii="Times New Roman" w:hAnsi="Times New Roman" w:cs="Times New Roman"/>
        </w:rPr>
        <w:fldChar w:fldCharType="separate"/>
      </w:r>
      <w:r w:rsidR="006243ED" w:rsidRPr="00187697">
        <w:rPr>
          <w:rFonts w:ascii="Times New Roman" w:hAnsi="Times New Roman" w:cs="Times New Roman"/>
          <w:noProof/>
        </w:rPr>
        <w:t>2</w:t>
      </w:r>
      <w:r w:rsidR="008E5D25" w:rsidRPr="00187697">
        <w:rPr>
          <w:rFonts w:ascii="Times New Roman" w:hAnsi="Times New Roman" w:cs="Times New Roman"/>
        </w:rPr>
        <w:fldChar w:fldCharType="end"/>
      </w:r>
      <w:r w:rsidR="008E5D25" w:rsidRPr="00187697">
        <w:rPr>
          <w:rFonts w:ascii="Times New Roman" w:hAnsi="Times New Roman" w:cs="Times New Roman"/>
        </w:rPr>
        <w:t xml:space="preserve">. </w:t>
      </w:r>
      <w:r w:rsidR="001A7DBE">
        <w:rPr>
          <w:rFonts w:ascii="Times New Roman" w:hAnsi="Times New Roman" w:cs="Times New Roman"/>
        </w:rPr>
        <w:t>Empirical</w:t>
      </w:r>
      <w:r w:rsidR="008E5D25" w:rsidRPr="00187697">
        <w:rPr>
          <w:rFonts w:ascii="Times New Roman" w:hAnsi="Times New Roman" w:cs="Times New Roman"/>
        </w:rPr>
        <w:t xml:space="preserve"> equipoise between the comparison groups</w:t>
      </w:r>
      <w:r w:rsidR="00D913B7" w:rsidRPr="00187697">
        <w:rPr>
          <w:rFonts w:ascii="Times New Roman" w:hAnsi="Times New Roman" w:cs="Times New Roman"/>
        </w:rPr>
        <w:t xml:space="preserve">. </w:t>
      </w:r>
      <w:r w:rsidR="00150A5C" w:rsidRPr="00187697">
        <w:rPr>
          <w:rFonts w:ascii="Times New Roman" w:hAnsi="Times New Roman" w:cs="Times New Roman"/>
        </w:rPr>
        <w:br/>
      </w:r>
      <w:r w:rsidR="002F798A" w:rsidRPr="00187697">
        <w:rPr>
          <w:rFonts w:ascii="Times New Roman" w:hAnsi="Times New Roman" w:cs="Times New Roman"/>
          <w:b w:val="0"/>
          <w:bCs w:val="0"/>
        </w:rPr>
        <w:t xml:space="preserve">MPH: methylphenidate; SSRI: selective serotonin reuptake inhibitor; FLX: fluoxetine; ECP: escitalopram; </w:t>
      </w:r>
      <w:r w:rsidR="00347B7D" w:rsidRPr="00187697">
        <w:rPr>
          <w:rFonts w:ascii="Times New Roman" w:hAnsi="Times New Roman" w:cs="Times New Roman"/>
          <w:b w:val="0"/>
          <w:bCs w:val="0"/>
        </w:rPr>
        <w:t>Preference</w:t>
      </w:r>
      <w:r w:rsidR="006A06D6" w:rsidRPr="00187697">
        <w:rPr>
          <w:rFonts w:ascii="Times New Roman" w:hAnsi="Times New Roman" w:cs="Times New Roman"/>
          <w:b w:val="0"/>
          <w:bCs w:val="0"/>
        </w:rPr>
        <w:t xml:space="preserve"> score</w:t>
      </w:r>
      <w:r w:rsidR="0049606C" w:rsidRPr="00187697">
        <w:rPr>
          <w:rFonts w:ascii="Times New Roman" w:hAnsi="Times New Roman" w:cs="Times New Roman"/>
          <w:b w:val="0"/>
          <w:bCs w:val="0"/>
        </w:rPr>
        <w:t>: prevalence</w:t>
      </w:r>
      <w:r w:rsidR="00624EA8">
        <w:rPr>
          <w:rFonts w:ascii="Times New Roman" w:hAnsi="Times New Roman" w:cs="Times New Roman"/>
          <w:b w:val="0"/>
          <w:bCs w:val="0"/>
        </w:rPr>
        <w:t>–</w:t>
      </w:r>
      <w:r w:rsidR="0049606C" w:rsidRPr="00187697">
        <w:rPr>
          <w:rFonts w:ascii="Times New Roman" w:hAnsi="Times New Roman" w:cs="Times New Roman"/>
          <w:b w:val="0"/>
          <w:bCs w:val="0"/>
        </w:rPr>
        <w:t>adjusted propensity score</w:t>
      </w:r>
      <w:r w:rsidR="0049606C" w:rsidRPr="00187697">
        <w:rPr>
          <w:rFonts w:ascii="Times New Roman" w:hAnsi="Times New Roman" w:cs="Times New Roman"/>
          <w:b w:val="0"/>
          <w:bCs w:val="0"/>
        </w:rPr>
        <w:fldChar w:fldCharType="begin"/>
      </w:r>
      <w:r w:rsidR="0049606C" w:rsidRPr="00187697">
        <w:rPr>
          <w:rFonts w:ascii="Times New Roman" w:hAnsi="Times New Roman" w:cs="Times New Roman"/>
          <w:b w:val="0"/>
          <w:bCs w:val="0"/>
        </w:rPr>
        <w:instrText xml:space="preserve"> ADDIN EN.CITE &lt;EndNote&gt;&lt;Cite&gt;&lt;Author&gt;Yoshida&lt;/Author&gt;&lt;Year&gt;2019&lt;/Year&gt;&lt;RecNum&gt;895&lt;/RecNum&gt;&lt;DisplayText&gt;&lt;style face="superscript"&gt;1&lt;/style&gt;&lt;/DisplayText&gt;&lt;record&gt;&lt;rec-number&gt;895&lt;/rec-number&gt;&lt;foreign-keys&gt;&lt;key app="EN" db-id="rtspwf2vk209zmedf245eatwxdwefrxat9e5" timestamp="1650096654"&gt;895&lt;/key&gt;&lt;/foreign-keys&gt;&lt;ref-type name="Journal Article"&gt;17&lt;/ref-type&gt;&lt;contributors&gt;&lt;authors&gt;&lt;author&gt;Yoshida, Kazuki&lt;/author&gt;&lt;author&gt;Solomon, Daniel H.&lt;/author&gt;&lt;author&gt;Haneuse, Sebastien&lt;/author&gt;&lt;author&gt;Kim, Seoyoung C.&lt;/author&gt;&lt;author&gt;Patorno, Elisabetta&lt;/author&gt;&lt;author&gt;Tedeschi, Sara K.&lt;/author&gt;&lt;author&gt;Lyu, Houchen&lt;/author&gt;&lt;author&gt;Hernández-Díaz, Sonia&lt;/author&gt;&lt;author&gt;Glynn, Robert J.&lt;/author&gt;&lt;/authors&gt;&lt;/contributors&gt;&lt;titles&gt;&lt;title&gt;A tool for empirical equipoise assessment in multigroup comparative effectiveness research&lt;/title&gt;&lt;secondary-title&gt;Pharmacoepidemiology and Drug Safety&lt;/secondary-title&gt;&lt;/titles&gt;&lt;periodical&gt;&lt;full-title&gt;Pharmacoepidemiol Drug Saf&lt;/full-title&gt;&lt;abbr-1&gt;Pharmacoepidemiology and drug safety&lt;/abbr-1&gt;&lt;/periodical&gt;&lt;pages&gt;934-941&lt;/pages&gt;&lt;volume&gt;28&lt;/volume&gt;&lt;number&gt;7&lt;/number&gt;&lt;dates&gt;&lt;year&gt;2019&lt;/year&gt;&lt;/dates&gt;&lt;isbn&gt;1053-8569&lt;/isbn&gt;&lt;urls&gt;&lt;related-urls&gt;&lt;url&gt;https://onlinelibrary.wiley.com/doi/abs/10.1002/pds.4767&lt;/url&gt;&lt;/related-urls&gt;&lt;/urls&gt;&lt;electronic-resource-num&gt;https://doi.org/10.1002/pds.4767&lt;/electronic-resource-num&gt;&lt;/record&gt;&lt;/Cite&gt;&lt;/EndNote&gt;</w:instrText>
      </w:r>
      <w:r w:rsidR="0049606C" w:rsidRPr="00187697">
        <w:rPr>
          <w:rFonts w:ascii="Times New Roman" w:hAnsi="Times New Roman" w:cs="Times New Roman"/>
          <w:b w:val="0"/>
          <w:bCs w:val="0"/>
        </w:rPr>
        <w:fldChar w:fldCharType="separate"/>
      </w:r>
      <w:r w:rsidR="0049606C" w:rsidRPr="00187697">
        <w:rPr>
          <w:rFonts w:ascii="Times New Roman" w:hAnsi="Times New Roman" w:cs="Times New Roman"/>
          <w:b w:val="0"/>
          <w:bCs w:val="0"/>
          <w:noProof/>
          <w:vertAlign w:val="superscript"/>
        </w:rPr>
        <w:t>1</w:t>
      </w:r>
      <w:r w:rsidR="0049606C" w:rsidRPr="00187697">
        <w:rPr>
          <w:rFonts w:ascii="Times New Roman" w:hAnsi="Times New Roman" w:cs="Times New Roman"/>
          <w:b w:val="0"/>
          <w:bCs w:val="0"/>
        </w:rPr>
        <w:fldChar w:fldCharType="end"/>
      </w:r>
      <w:r w:rsidR="006A06D6" w:rsidRPr="00187697">
        <w:rPr>
          <w:rFonts w:ascii="Times New Roman" w:hAnsi="Times New Roman" w:cs="Times New Roman"/>
          <w:b w:val="0"/>
          <w:bCs w:val="0"/>
        </w:rPr>
        <w:t xml:space="preserve"> </w:t>
      </w:r>
    </w:p>
    <w:p w14:paraId="1752D1EB" w14:textId="22F9A411" w:rsidR="00E41FEA" w:rsidRPr="00187697" w:rsidRDefault="00E41FEA">
      <w:pPr>
        <w:rPr>
          <w:rFonts w:ascii="Times New Roman" w:hAnsi="Times New Roman" w:cs="Times New Roman"/>
        </w:rPr>
      </w:pPr>
      <w:r w:rsidRPr="00187697">
        <w:rPr>
          <w:rFonts w:ascii="Times New Roman" w:hAnsi="Times New Roman" w:cs="Times New Roman"/>
        </w:rPr>
        <w:br w:type="page"/>
      </w:r>
    </w:p>
    <w:p w14:paraId="5A886243" w14:textId="77777777" w:rsidR="00D26CD8" w:rsidRPr="00187697" w:rsidRDefault="00D26CD8">
      <w:pPr>
        <w:rPr>
          <w:rFonts w:ascii="Times New Roman" w:hAnsi="Times New Roman" w:cs="Times New Roman"/>
        </w:rPr>
        <w:sectPr w:rsidR="00D26CD8" w:rsidRPr="00187697" w:rsidSect="001436AA">
          <w:pgSz w:w="11906" w:h="16838"/>
          <w:pgMar w:top="1701" w:right="1440" w:bottom="1440" w:left="1440" w:header="851" w:footer="992" w:gutter="0"/>
          <w:cols w:space="425"/>
          <w:docGrid w:linePitch="360"/>
        </w:sectPr>
      </w:pPr>
    </w:p>
    <w:p w14:paraId="1321D139" w14:textId="4BFAE462" w:rsidR="00126076" w:rsidRPr="00187697" w:rsidRDefault="00126076" w:rsidP="00126076">
      <w:pPr>
        <w:pStyle w:val="Caption"/>
        <w:keepNext/>
        <w:rPr>
          <w:rFonts w:ascii="Times New Roman" w:hAnsi="Times New Roman" w:cs="Times New Roman"/>
        </w:rPr>
      </w:pPr>
      <w:r w:rsidRPr="00187697">
        <w:rPr>
          <w:rFonts w:ascii="Times New Roman" w:hAnsi="Times New Roman" w:cs="Times New Roman"/>
        </w:rPr>
        <w:lastRenderedPageBreak/>
        <w:t xml:space="preserve">Table </w:t>
      </w:r>
      <w:r w:rsidR="00281B72">
        <w:rPr>
          <w:rFonts w:ascii="Times New Roman" w:hAnsi="Times New Roman" w:cs="Times New Roman"/>
        </w:rPr>
        <w:t>S</w:t>
      </w:r>
      <w:r w:rsidRPr="00187697">
        <w:rPr>
          <w:rFonts w:ascii="Times New Roman" w:hAnsi="Times New Roman" w:cs="Times New Roman"/>
        </w:rPr>
        <w:t xml:space="preserve">2. </w:t>
      </w:r>
      <w:r w:rsidR="009D5649" w:rsidRPr="00187697">
        <w:rPr>
          <w:rFonts w:ascii="Times New Roman" w:hAnsi="Times New Roman" w:cs="Times New Roman"/>
        </w:rPr>
        <w:t xml:space="preserve">Incidence </w:t>
      </w:r>
      <w:r w:rsidR="00455F69" w:rsidRPr="00187697">
        <w:rPr>
          <w:rFonts w:ascii="Times New Roman" w:hAnsi="Times New Roman" w:cs="Times New Roman"/>
        </w:rPr>
        <w:t>of o</w:t>
      </w:r>
      <w:r w:rsidRPr="00187697">
        <w:rPr>
          <w:rFonts w:ascii="Times New Roman" w:hAnsi="Times New Roman" w:cs="Times New Roman"/>
        </w:rPr>
        <w:t>utcome events between the SSRI and MPH</w:t>
      </w:r>
      <w:r w:rsidR="00624EA8">
        <w:rPr>
          <w:rFonts w:ascii="Times New Roman" w:hAnsi="Times New Roman" w:cs="Times New Roman"/>
        </w:rPr>
        <w:t>–</w:t>
      </w:r>
      <w:r w:rsidR="00455F69" w:rsidRPr="00187697">
        <w:rPr>
          <w:rFonts w:ascii="Times New Roman" w:hAnsi="Times New Roman" w:cs="Times New Roman"/>
        </w:rPr>
        <w:t xml:space="preserve">only </w:t>
      </w:r>
      <w:r w:rsidRPr="00187697">
        <w:rPr>
          <w:rFonts w:ascii="Times New Roman" w:hAnsi="Times New Roman" w:cs="Times New Roman"/>
        </w:rPr>
        <w:t>groups</w:t>
      </w:r>
    </w:p>
    <w:tbl>
      <w:tblPr>
        <w:tblW w:w="13563" w:type="dxa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2552"/>
        <w:gridCol w:w="1835"/>
        <w:gridCol w:w="1835"/>
        <w:gridCol w:w="1835"/>
        <w:gridCol w:w="1835"/>
        <w:gridCol w:w="1835"/>
        <w:gridCol w:w="1836"/>
      </w:tblGrid>
      <w:tr w:rsidR="00126076" w:rsidRPr="00187697" w14:paraId="13C35063" w14:textId="77777777" w:rsidTr="715BF489">
        <w:trPr>
          <w:trHeight w:val="354"/>
          <w:jc w:val="center"/>
        </w:trPr>
        <w:tc>
          <w:tcPr>
            <w:tcW w:w="2552" w:type="dxa"/>
            <w:vMerge w:val="restart"/>
            <w:tcBorders>
              <w:top w:val="single" w:sz="8" w:space="0" w:color="000000" w:themeColor="text1"/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13642CFC" w14:textId="77777777" w:rsidR="00126076" w:rsidRPr="00187697" w:rsidRDefault="00126076" w:rsidP="00126076">
            <w:pPr>
              <w:pStyle w:val="NoSpacing"/>
              <w:rPr>
                <w:rFonts w:ascii="Times New Roman" w:hAnsi="Times New Roman" w:cs="Times New Roman"/>
                <w:b/>
                <w:bCs/>
                <w:szCs w:val="20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Cs w:val="20"/>
              </w:rPr>
              <w:t>Outcomes</w:t>
            </w:r>
          </w:p>
        </w:tc>
        <w:tc>
          <w:tcPr>
            <w:tcW w:w="5505" w:type="dxa"/>
            <w:gridSpan w:val="3"/>
            <w:tcBorders>
              <w:top w:val="single" w:sz="8" w:space="0" w:color="000000" w:themeColor="text1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</w:tcPr>
          <w:p w14:paraId="051E78A5" w14:textId="2221EA8D" w:rsidR="00A964D4" w:rsidRPr="00187697" w:rsidRDefault="00126076" w:rsidP="00A964D4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Cs w:val="20"/>
              </w:rPr>
              <w:t>SSRI</w:t>
            </w:r>
            <w:r w:rsidR="009503DB" w:rsidRPr="00187697">
              <w:rPr>
                <w:rFonts w:ascii="Times New Roman" w:hAnsi="Times New Roman" w:cs="Times New Roman"/>
                <w:b/>
                <w:bCs/>
                <w:szCs w:val="20"/>
              </w:rPr>
              <w:t xml:space="preserve"> group</w:t>
            </w:r>
            <w:r w:rsidR="00A964D4" w:rsidRPr="00187697">
              <w:rPr>
                <w:rFonts w:ascii="Times New Roman" w:hAnsi="Times New Roman" w:cs="Times New Roman"/>
                <w:b/>
                <w:bCs/>
                <w:szCs w:val="20"/>
              </w:rPr>
              <w:t xml:space="preserve"> (n = 2</w:t>
            </w:r>
            <w:r w:rsidR="00C065B7">
              <w:rPr>
                <w:rFonts w:ascii="Times New Roman" w:hAnsi="Times New Roman" w:cs="Times New Roman"/>
                <w:b/>
                <w:bCs/>
                <w:szCs w:val="20"/>
              </w:rPr>
              <w:t>,</w:t>
            </w:r>
            <w:r w:rsidR="00A964D4" w:rsidRPr="00187697">
              <w:rPr>
                <w:rFonts w:ascii="Times New Roman" w:hAnsi="Times New Roman" w:cs="Times New Roman"/>
                <w:b/>
                <w:bCs/>
                <w:szCs w:val="20"/>
              </w:rPr>
              <w:t>650)</w:t>
            </w:r>
          </w:p>
        </w:tc>
        <w:tc>
          <w:tcPr>
            <w:tcW w:w="5506" w:type="dxa"/>
            <w:gridSpan w:val="3"/>
            <w:tcBorders>
              <w:top w:val="single" w:sz="8" w:space="0" w:color="000000" w:themeColor="text1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</w:tcPr>
          <w:p w14:paraId="7D071526" w14:textId="69AB12EB" w:rsidR="00A964D4" w:rsidRPr="00187697" w:rsidRDefault="00126076" w:rsidP="00A964D4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Cs w:val="20"/>
              </w:rPr>
              <w:t>MPH</w:t>
            </w:r>
            <w:r w:rsidR="00624EA8">
              <w:rPr>
                <w:rFonts w:ascii="Times New Roman" w:hAnsi="Times New Roman" w:cs="Times New Roman"/>
                <w:b/>
                <w:bCs/>
                <w:szCs w:val="20"/>
              </w:rPr>
              <w:t>–</w:t>
            </w:r>
            <w:r w:rsidRPr="00187697">
              <w:rPr>
                <w:rFonts w:ascii="Times New Roman" w:hAnsi="Times New Roman" w:cs="Times New Roman"/>
                <w:b/>
                <w:bCs/>
                <w:szCs w:val="20"/>
              </w:rPr>
              <w:t xml:space="preserve">only </w:t>
            </w:r>
            <w:r w:rsidR="009503DB" w:rsidRPr="00187697">
              <w:rPr>
                <w:rFonts w:ascii="Times New Roman" w:hAnsi="Times New Roman" w:cs="Times New Roman"/>
                <w:b/>
                <w:bCs/>
                <w:szCs w:val="20"/>
              </w:rPr>
              <w:t>group</w:t>
            </w:r>
            <w:r w:rsidR="00A964D4" w:rsidRPr="00187697">
              <w:rPr>
                <w:rFonts w:ascii="Times New Roman" w:hAnsi="Times New Roman" w:cs="Times New Roman"/>
                <w:b/>
                <w:bCs/>
                <w:szCs w:val="20"/>
              </w:rPr>
              <w:t xml:space="preserve"> (n = 2</w:t>
            </w:r>
            <w:r w:rsidR="00C065B7">
              <w:rPr>
                <w:rFonts w:ascii="Times New Roman" w:hAnsi="Times New Roman" w:cs="Times New Roman"/>
                <w:b/>
                <w:bCs/>
                <w:szCs w:val="20"/>
              </w:rPr>
              <w:t>,</w:t>
            </w:r>
            <w:r w:rsidR="00A964D4" w:rsidRPr="00187697">
              <w:rPr>
                <w:rFonts w:ascii="Times New Roman" w:hAnsi="Times New Roman" w:cs="Times New Roman"/>
                <w:b/>
                <w:bCs/>
                <w:szCs w:val="20"/>
              </w:rPr>
              <w:t>650)</w:t>
            </w:r>
          </w:p>
        </w:tc>
      </w:tr>
      <w:tr w:rsidR="00031C83" w:rsidRPr="00187697" w14:paraId="1FD1E7EE" w14:textId="77777777" w:rsidTr="715BF489">
        <w:trPr>
          <w:trHeight w:val="407"/>
          <w:jc w:val="center"/>
        </w:trPr>
        <w:tc>
          <w:tcPr>
            <w:tcW w:w="2552" w:type="dxa"/>
            <w:vMerge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6EFA9ED" w14:textId="77777777" w:rsidR="00031C83" w:rsidRPr="00187697" w:rsidRDefault="00031C83" w:rsidP="00031C83">
            <w:pPr>
              <w:pStyle w:val="NoSpacing"/>
              <w:rPr>
                <w:rFonts w:ascii="Times New Roman" w:hAnsi="Times New Roman" w:cs="Times New Roman"/>
                <w:b/>
                <w:bCs/>
                <w:szCs w:val="20"/>
              </w:rPr>
            </w:pPr>
          </w:p>
        </w:tc>
        <w:tc>
          <w:tcPr>
            <w:tcW w:w="1835" w:type="dxa"/>
            <w:tcBorders>
              <w:top w:val="single" w:sz="8" w:space="0" w:color="000000" w:themeColor="text1"/>
              <w:left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</w:tcPr>
          <w:p w14:paraId="2F5B8B4F" w14:textId="03426F48" w:rsidR="00031C83" w:rsidRPr="00187697" w:rsidRDefault="00031C83" w:rsidP="00031C83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Cs w:val="20"/>
              </w:rPr>
              <w:t>Number of events</w:t>
            </w:r>
          </w:p>
        </w:tc>
        <w:tc>
          <w:tcPr>
            <w:tcW w:w="1835" w:type="dxa"/>
            <w:tcBorders>
              <w:top w:val="single" w:sz="8" w:space="0" w:color="000000" w:themeColor="text1"/>
              <w:left w:val="nil"/>
              <w:right w:val="nil"/>
            </w:tcBorders>
            <w:shd w:val="clear" w:color="auto" w:fill="auto"/>
            <w:vAlign w:val="center"/>
          </w:tcPr>
          <w:p w14:paraId="7356B945" w14:textId="3B3DF0FD" w:rsidR="00031C83" w:rsidRPr="00187697" w:rsidRDefault="00031C83" w:rsidP="00031C83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Cs w:val="20"/>
              </w:rPr>
              <w:t>Person</w:t>
            </w:r>
            <w:r w:rsidR="00624EA8">
              <w:rPr>
                <w:rFonts w:ascii="Times New Roman" w:hAnsi="Times New Roman" w:cs="Times New Roman"/>
                <w:b/>
                <w:bCs/>
                <w:szCs w:val="20"/>
              </w:rPr>
              <w:t>–</w:t>
            </w:r>
            <w:r w:rsidRPr="00187697">
              <w:rPr>
                <w:rFonts w:ascii="Times New Roman" w:hAnsi="Times New Roman" w:cs="Times New Roman"/>
                <w:b/>
                <w:bCs/>
                <w:szCs w:val="20"/>
              </w:rPr>
              <w:t>years</w:t>
            </w:r>
          </w:p>
        </w:tc>
        <w:tc>
          <w:tcPr>
            <w:tcW w:w="1835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10E738A" w14:textId="7DCA5DFB" w:rsidR="00031C83" w:rsidRPr="00187697" w:rsidRDefault="00031C83" w:rsidP="00031C83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Cs w:val="20"/>
              </w:rPr>
              <w:t>Incidence rate</w:t>
            </w:r>
            <w:r w:rsidR="00187697" w:rsidRPr="00187697">
              <w:rPr>
                <w:rFonts w:ascii="Times New Roman" w:hAnsi="Times New Roman" w:cs="Times New Roman"/>
                <w:szCs w:val="20"/>
                <w:vertAlign w:val="superscript"/>
              </w:rPr>
              <w:t>§</w:t>
            </w:r>
          </w:p>
        </w:tc>
        <w:tc>
          <w:tcPr>
            <w:tcW w:w="1835" w:type="dxa"/>
            <w:tcBorders>
              <w:top w:val="single" w:sz="8" w:space="0" w:color="000000" w:themeColor="text1"/>
              <w:left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9F1347D" w14:textId="44AC452E" w:rsidR="00031C83" w:rsidRPr="00187697" w:rsidRDefault="00031C83" w:rsidP="00031C83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Cs w:val="20"/>
              </w:rPr>
              <w:t>Number of events</w:t>
            </w:r>
          </w:p>
        </w:tc>
        <w:tc>
          <w:tcPr>
            <w:tcW w:w="1835" w:type="dxa"/>
            <w:tcBorders>
              <w:top w:val="single" w:sz="8" w:space="0" w:color="000000" w:themeColor="text1"/>
              <w:left w:val="nil"/>
              <w:right w:val="nil"/>
            </w:tcBorders>
            <w:shd w:val="clear" w:color="auto" w:fill="auto"/>
            <w:vAlign w:val="center"/>
          </w:tcPr>
          <w:p w14:paraId="02736F7F" w14:textId="4FE2C683" w:rsidR="00031C83" w:rsidRPr="00187697" w:rsidRDefault="00031C83" w:rsidP="00031C83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Cs w:val="20"/>
              </w:rPr>
              <w:t>Person</w:t>
            </w:r>
            <w:r w:rsidR="00624EA8">
              <w:rPr>
                <w:rFonts w:ascii="Times New Roman" w:hAnsi="Times New Roman" w:cs="Times New Roman"/>
                <w:b/>
                <w:bCs/>
                <w:szCs w:val="20"/>
              </w:rPr>
              <w:t>–</w:t>
            </w:r>
            <w:r w:rsidRPr="00187697">
              <w:rPr>
                <w:rFonts w:ascii="Times New Roman" w:hAnsi="Times New Roman" w:cs="Times New Roman"/>
                <w:b/>
                <w:bCs/>
                <w:szCs w:val="20"/>
              </w:rPr>
              <w:t>years</w:t>
            </w:r>
          </w:p>
        </w:tc>
        <w:tc>
          <w:tcPr>
            <w:tcW w:w="1836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1890001" w14:textId="57845D52" w:rsidR="00031C83" w:rsidRPr="00187697" w:rsidRDefault="00031C83" w:rsidP="00031C83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Cs w:val="20"/>
              </w:rPr>
              <w:t>Incidence rate</w:t>
            </w:r>
            <w:r w:rsidR="00187697" w:rsidRPr="00187697">
              <w:rPr>
                <w:rFonts w:ascii="Times New Roman" w:hAnsi="Times New Roman" w:cs="Times New Roman"/>
                <w:szCs w:val="20"/>
                <w:vertAlign w:val="superscript"/>
              </w:rPr>
              <w:t>§</w:t>
            </w:r>
          </w:p>
        </w:tc>
      </w:tr>
      <w:tr w:rsidR="00126076" w:rsidRPr="00187697" w14:paraId="6524285B" w14:textId="77777777" w:rsidTr="715BF489">
        <w:trPr>
          <w:trHeight w:val="233"/>
          <w:jc w:val="center"/>
        </w:trPr>
        <w:tc>
          <w:tcPr>
            <w:tcW w:w="13563" w:type="dxa"/>
            <w:gridSpan w:val="7"/>
            <w:tcBorders>
              <w:top w:val="single" w:sz="8" w:space="0" w:color="000000" w:themeColor="text1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38FF7DA" w14:textId="77777777" w:rsidR="00126076" w:rsidRPr="00187697" w:rsidRDefault="00126076" w:rsidP="00126076">
            <w:pPr>
              <w:pStyle w:val="NoSpacing"/>
              <w:rPr>
                <w:rFonts w:ascii="Times New Roman" w:hAnsi="Times New Roman" w:cs="Times New Roman"/>
                <w:b/>
                <w:bCs/>
                <w:szCs w:val="20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Cs w:val="20"/>
              </w:rPr>
              <w:t xml:space="preserve">  Primary endpoint</w:t>
            </w:r>
          </w:p>
        </w:tc>
      </w:tr>
      <w:tr w:rsidR="00DD4BA4" w:rsidRPr="00187697" w14:paraId="43E0CDC1" w14:textId="77777777" w:rsidTr="715BF489">
        <w:trPr>
          <w:trHeight w:val="23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72D13CF" w14:textId="77777777" w:rsidR="00CA5A9D" w:rsidRPr="00187697" w:rsidRDefault="00CA5A9D" w:rsidP="00CA5A9D">
            <w:pPr>
              <w:pStyle w:val="NoSpacing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hAnsi="Times New Roman" w:cs="Times New Roman"/>
                <w:szCs w:val="20"/>
              </w:rPr>
              <w:t xml:space="preserve">    Mania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75DC37D" w14:textId="538265AF" w:rsidR="00CA5A9D" w:rsidRPr="00187697" w:rsidRDefault="00CA5A9D" w:rsidP="00CA5A9D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22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32183B4" w14:textId="6444C710" w:rsidR="00CA5A9D" w:rsidRPr="00187697" w:rsidRDefault="00CA5A9D" w:rsidP="00CA5A9D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</w:t>
            </w:r>
            <w:r w:rsidR="00796DB1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 xml:space="preserve">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079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="001F2D1C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5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7C65C71" w14:textId="3189C593" w:rsidR="00CA5A9D" w:rsidRPr="00187697" w:rsidRDefault="00CA5A9D" w:rsidP="00CA5A9D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20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38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FD542E8" w14:textId="55FD965B" w:rsidR="00CA5A9D" w:rsidRPr="00187697" w:rsidRDefault="00CA5A9D" w:rsidP="00CA5A9D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1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3746878" w14:textId="3BB03B97" w:rsidR="00CA5A9D" w:rsidRPr="00187697" w:rsidRDefault="00CA5A9D" w:rsidP="00CA5A9D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926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3D88130" w14:textId="3A1C9770" w:rsidR="00CA5A9D" w:rsidRPr="00187697" w:rsidRDefault="00CA5A9D" w:rsidP="00CA5A9D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1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88</w:t>
            </w:r>
          </w:p>
        </w:tc>
      </w:tr>
      <w:tr w:rsidR="00DD4BA4" w:rsidRPr="00187697" w14:paraId="0BB1FCA6" w14:textId="77777777" w:rsidTr="715BF489">
        <w:trPr>
          <w:trHeight w:val="23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2422B40" w14:textId="77777777" w:rsidR="00F305BC" w:rsidRPr="00187697" w:rsidRDefault="00F305BC" w:rsidP="00F305BC">
            <w:pPr>
              <w:pStyle w:val="NoSpacing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hAnsi="Times New Roman" w:cs="Times New Roman"/>
                <w:szCs w:val="20"/>
              </w:rPr>
              <w:t xml:space="preserve">    Psychosis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F81EA53" w14:textId="7FC6BD21" w:rsidR="00F305BC" w:rsidRPr="00187697" w:rsidRDefault="00F305BC" w:rsidP="00F305BC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40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6075536" w14:textId="407F6E79" w:rsidR="00F305BC" w:rsidRPr="00187697" w:rsidRDefault="00F305BC" w:rsidP="00F305BC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</w:t>
            </w:r>
            <w:r w:rsidR="00796DB1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 xml:space="preserve">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064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25CB10A" w14:textId="58CF7255" w:rsidR="00F305BC" w:rsidRPr="00187697" w:rsidRDefault="00F305BC" w:rsidP="00F305BC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37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59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9009DDB" w14:textId="6E612FBE" w:rsidR="00F305BC" w:rsidRPr="00187697" w:rsidRDefault="00F305BC" w:rsidP="00F305BC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33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7B4B081" w14:textId="316051E5" w:rsidR="00F305BC" w:rsidRPr="00187697" w:rsidRDefault="00F305BC" w:rsidP="00F305BC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900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8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9E40575" w14:textId="483C1C64" w:rsidR="00F305BC" w:rsidRPr="00187697" w:rsidRDefault="00F305BC" w:rsidP="00F305BC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36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63</w:t>
            </w:r>
          </w:p>
        </w:tc>
      </w:tr>
      <w:tr w:rsidR="00DD4BA4" w:rsidRPr="00187697" w14:paraId="2D200681" w14:textId="77777777" w:rsidTr="715BF489">
        <w:trPr>
          <w:trHeight w:val="23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636270C" w14:textId="77777777" w:rsidR="00F305BC" w:rsidRPr="00187697" w:rsidRDefault="00F305BC" w:rsidP="00F305BC">
            <w:pPr>
              <w:pStyle w:val="NoSpacing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hAnsi="Times New Roman" w:cs="Times New Roman"/>
                <w:szCs w:val="20"/>
              </w:rPr>
              <w:t xml:space="preserve">    Sleep disorder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684E0C9" w14:textId="5A926C8C" w:rsidR="00F305BC" w:rsidRPr="00187697" w:rsidRDefault="00F305BC" w:rsidP="00F305BC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66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2B0484C" w14:textId="143361E1" w:rsidR="00F305BC" w:rsidRPr="00187697" w:rsidRDefault="00F305BC" w:rsidP="00F305BC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</w:t>
            </w:r>
            <w:r w:rsidR="00796DB1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 xml:space="preserve">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05</w:t>
            </w:r>
            <w:r w:rsidR="001F2D1C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7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="001F2D1C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0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FD27E2D" w14:textId="0A04496E" w:rsidR="00F305BC" w:rsidRPr="00187697" w:rsidRDefault="00F305BC" w:rsidP="00F305BC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62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44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93F53C5" w14:textId="4F6C654D" w:rsidR="00F305BC" w:rsidRPr="00187697" w:rsidRDefault="00F305BC" w:rsidP="00F305BC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39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D7D9B15" w14:textId="48F0F2FA" w:rsidR="00F305BC" w:rsidRPr="00187697" w:rsidRDefault="00F305BC" w:rsidP="00F305BC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901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="001F2D1C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0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6B371C3" w14:textId="2D38D3A2" w:rsidR="00F305BC" w:rsidRPr="00187697" w:rsidRDefault="00F305BC" w:rsidP="00F305BC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43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29</w:t>
            </w:r>
          </w:p>
        </w:tc>
      </w:tr>
      <w:tr w:rsidR="00DD4BA4" w:rsidRPr="00187697" w14:paraId="058CC4A8" w14:textId="77777777" w:rsidTr="715BF489">
        <w:trPr>
          <w:trHeight w:val="23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0A65356" w14:textId="62A70E26" w:rsidR="00F305BC" w:rsidRPr="00187697" w:rsidRDefault="00F305BC" w:rsidP="715BF489">
            <w:pPr>
              <w:pStyle w:val="NoSpacing"/>
              <w:rPr>
                <w:rFonts w:ascii="Times New Roman" w:hAnsi="Times New Roman" w:cs="Times New Roman"/>
              </w:rPr>
            </w:pPr>
            <w:r w:rsidRPr="715BF489">
              <w:rPr>
                <w:rFonts w:ascii="Times New Roman" w:hAnsi="Times New Roman" w:cs="Times New Roman"/>
              </w:rPr>
              <w:t xml:space="preserve">    Suicid</w:t>
            </w:r>
            <w:r w:rsidR="081B53FE" w:rsidRPr="715BF489">
              <w:rPr>
                <w:rFonts w:ascii="Times New Roman" w:hAnsi="Times New Roman" w:cs="Times New Roman"/>
              </w:rPr>
              <w:t>e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7D7E73A" w14:textId="1EB2F76F" w:rsidR="00F305BC" w:rsidRPr="00187697" w:rsidRDefault="00F305BC" w:rsidP="00F305BC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0CE85DF" w14:textId="5A394075" w:rsidR="00F305BC" w:rsidRPr="00187697" w:rsidRDefault="00F305BC" w:rsidP="00F305BC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</w:t>
            </w:r>
            <w:r w:rsidR="00796DB1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 xml:space="preserve">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17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5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DF281C5" w14:textId="55ABBB91" w:rsidR="00F305BC" w:rsidRPr="00187697" w:rsidRDefault="00F305BC" w:rsidP="00F305BC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89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B694086" w14:textId="07232E09" w:rsidR="00F305BC" w:rsidRPr="00187697" w:rsidRDefault="00F305BC" w:rsidP="00F305BC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2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FDD4C57" w14:textId="2C8CD99B" w:rsidR="00F305BC" w:rsidRPr="00187697" w:rsidRDefault="00F305BC" w:rsidP="00F305BC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939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7C68298" w14:textId="2F2DB146" w:rsidR="00F305BC" w:rsidRPr="00187697" w:rsidRDefault="00F305BC" w:rsidP="00F305BC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3</w:t>
            </w:r>
          </w:p>
        </w:tc>
      </w:tr>
      <w:tr w:rsidR="00DD4BA4" w:rsidRPr="00187697" w14:paraId="492BCB4F" w14:textId="77777777" w:rsidTr="715BF489">
        <w:trPr>
          <w:trHeight w:val="23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46126CB" w14:textId="77777777" w:rsidR="008F628D" w:rsidRPr="00187697" w:rsidRDefault="008F628D" w:rsidP="008F628D">
            <w:pPr>
              <w:pStyle w:val="NoSpacing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hAnsi="Times New Roman" w:cs="Times New Roman"/>
                <w:szCs w:val="20"/>
              </w:rPr>
              <w:t xml:space="preserve">    Tic disorder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E19F158" w14:textId="42B2905E" w:rsidR="008F628D" w:rsidRPr="00187697" w:rsidRDefault="008F628D" w:rsidP="008F628D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61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44C8E44" w14:textId="3AF82B8E" w:rsidR="008F628D" w:rsidRPr="00187697" w:rsidRDefault="008F628D" w:rsidP="008F628D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</w:t>
            </w:r>
            <w:r w:rsidR="00796DB1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 xml:space="preserve">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058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6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7FAA39D" w14:textId="2049EF8C" w:rsidR="008F628D" w:rsidRPr="00187697" w:rsidRDefault="008F628D" w:rsidP="008F628D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57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62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563A0DE" w14:textId="1F93F8C8" w:rsidR="008F628D" w:rsidRPr="00187697" w:rsidRDefault="008F628D" w:rsidP="008F628D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46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A1F2E88" w14:textId="3BA018C1" w:rsidR="008F628D" w:rsidRPr="00187697" w:rsidRDefault="008F628D" w:rsidP="008F628D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883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="001F2D1C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4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948CEA2" w14:textId="14326BE8" w:rsidR="008F628D" w:rsidRPr="00187697" w:rsidRDefault="008F628D" w:rsidP="008F628D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52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07</w:t>
            </w:r>
          </w:p>
        </w:tc>
      </w:tr>
      <w:tr w:rsidR="00DD4BA4" w:rsidRPr="00187697" w14:paraId="33A8905F" w14:textId="77777777" w:rsidTr="715BF489">
        <w:trPr>
          <w:trHeight w:val="23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</w:tcPr>
          <w:p w14:paraId="704A69D6" w14:textId="77777777" w:rsidR="008F628D" w:rsidRPr="00187697" w:rsidRDefault="008F628D" w:rsidP="008F628D">
            <w:pPr>
              <w:pStyle w:val="NoSpacing"/>
              <w:ind w:firstLineChars="150" w:firstLine="300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hAnsi="Times New Roman" w:cs="Times New Roman"/>
                <w:szCs w:val="20"/>
              </w:rPr>
              <w:t xml:space="preserve"> Hospitalization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1CB2DE0" w14:textId="296F77A3" w:rsidR="008F628D" w:rsidRPr="00187697" w:rsidRDefault="008F628D" w:rsidP="008F628D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26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AABE363" w14:textId="70FD5E44" w:rsidR="008F628D" w:rsidRPr="00187697" w:rsidRDefault="008F628D" w:rsidP="008F628D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</w:t>
            </w:r>
            <w:r w:rsidR="00796DB1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 xml:space="preserve">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17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9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F3F0DED" w14:textId="49B7E38C" w:rsidR="008F628D" w:rsidRPr="00187697" w:rsidRDefault="008F628D" w:rsidP="008F628D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23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26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1062972" w14:textId="6706E409" w:rsidR="008F628D" w:rsidRPr="00187697" w:rsidRDefault="008F628D" w:rsidP="008F628D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2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470C6EB" w14:textId="7D3AFFB0" w:rsidR="008F628D" w:rsidRPr="00187697" w:rsidRDefault="008F628D" w:rsidP="008F628D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929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7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58BEA4F" w14:textId="713E4461" w:rsidR="008F628D" w:rsidRPr="00187697" w:rsidRDefault="008F628D" w:rsidP="008F628D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color w:val="FF0000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2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91</w:t>
            </w:r>
          </w:p>
        </w:tc>
      </w:tr>
      <w:tr w:rsidR="00DD4BA4" w:rsidRPr="00187697" w14:paraId="244834DF" w14:textId="77777777" w:rsidTr="715BF489">
        <w:trPr>
          <w:trHeight w:val="23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4B764C6" w14:textId="77777777" w:rsidR="00126076" w:rsidRPr="00187697" w:rsidRDefault="00126076" w:rsidP="00126076">
            <w:pPr>
              <w:pStyle w:val="NoSpacing"/>
              <w:ind w:firstLineChars="100" w:firstLine="200"/>
              <w:rPr>
                <w:rFonts w:ascii="Times New Roman" w:hAnsi="Times New Roman" w:cs="Times New Roman"/>
                <w:b/>
                <w:bCs/>
                <w:szCs w:val="20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Cs w:val="20"/>
              </w:rPr>
              <w:t>Secondary endpoint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AA1FF15" w14:textId="77777777" w:rsidR="00126076" w:rsidRPr="00187697" w:rsidRDefault="00126076" w:rsidP="00126076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3C3ABD5" w14:textId="77777777" w:rsidR="00126076" w:rsidRPr="00187697" w:rsidRDefault="00126076" w:rsidP="00126076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4A3F719" w14:textId="77777777" w:rsidR="00126076" w:rsidRPr="00187697" w:rsidRDefault="00126076" w:rsidP="00126076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14B696E" w14:textId="77777777" w:rsidR="00126076" w:rsidRPr="00187697" w:rsidRDefault="00126076" w:rsidP="00126076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518514A" w14:textId="77777777" w:rsidR="00126076" w:rsidRPr="00187697" w:rsidRDefault="00126076" w:rsidP="00126076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0F363CB" w14:textId="77777777" w:rsidR="00126076" w:rsidRPr="00187697" w:rsidRDefault="00126076" w:rsidP="00126076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</w:tr>
      <w:tr w:rsidR="00DD4BA4" w:rsidRPr="00187697" w14:paraId="22BF5FC8" w14:textId="77777777" w:rsidTr="715BF489">
        <w:trPr>
          <w:trHeight w:val="23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121057D" w14:textId="77777777" w:rsidR="007A108C" w:rsidRPr="00187697" w:rsidRDefault="007A108C" w:rsidP="007A108C">
            <w:pPr>
              <w:pStyle w:val="NoSpacing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hAnsi="Times New Roman" w:cs="Times New Roman"/>
                <w:szCs w:val="20"/>
              </w:rPr>
              <w:t xml:space="preserve">    Arrhythmia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ADC41E8" w14:textId="6A6421F5" w:rsidR="007A108C" w:rsidRPr="00187697" w:rsidRDefault="007A108C" w:rsidP="007A108C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5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ED955A6" w14:textId="275297F9" w:rsidR="007A108C" w:rsidRPr="00187697" w:rsidRDefault="007A108C" w:rsidP="007A108C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</w:t>
            </w:r>
            <w:r w:rsidR="00796DB1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 xml:space="preserve">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07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2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2B783C5" w14:textId="6B7D445B" w:rsidR="007A108C" w:rsidRPr="00187697" w:rsidRDefault="007A108C" w:rsidP="007A108C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4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52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546D477" w14:textId="07564083" w:rsidR="007A108C" w:rsidRPr="00187697" w:rsidRDefault="007A108C" w:rsidP="007A108C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0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951A00A" w14:textId="01EF54D6" w:rsidR="007A108C" w:rsidRPr="00187697" w:rsidRDefault="007A108C" w:rsidP="007A108C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933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="001F2D1C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6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B756C0F" w14:textId="00CEA32B" w:rsidR="007A108C" w:rsidRPr="00187697" w:rsidRDefault="007A108C" w:rsidP="007A108C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0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71</w:t>
            </w:r>
          </w:p>
        </w:tc>
      </w:tr>
      <w:tr w:rsidR="00DD4BA4" w:rsidRPr="00187697" w14:paraId="27DD83A9" w14:textId="77777777" w:rsidTr="715BF489">
        <w:trPr>
          <w:trHeight w:val="23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2CA3773" w14:textId="77777777" w:rsidR="007A108C" w:rsidRPr="00187697" w:rsidRDefault="007A108C" w:rsidP="007A108C">
            <w:pPr>
              <w:pStyle w:val="NoSpacing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hAnsi="Times New Roman" w:cs="Times New Roman"/>
                <w:szCs w:val="20"/>
              </w:rPr>
              <w:t xml:space="preserve">    Abdominal pain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2BE0EAB" w14:textId="428D15CE" w:rsidR="007A108C" w:rsidRPr="00187697" w:rsidRDefault="007A108C" w:rsidP="007A108C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4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0459270" w14:textId="18232538" w:rsidR="007A108C" w:rsidRPr="00187697" w:rsidRDefault="007A108C" w:rsidP="007A108C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</w:t>
            </w:r>
            <w:r w:rsidR="00796DB1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 xml:space="preserve">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25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5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80F7DC5" w14:textId="1865D125" w:rsidR="007A108C" w:rsidRPr="00187697" w:rsidRDefault="007A108C" w:rsidP="007A108C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3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55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558D96A" w14:textId="62E84386" w:rsidR="007A108C" w:rsidRPr="00187697" w:rsidRDefault="007A108C" w:rsidP="007A108C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2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C999219" w14:textId="67E53C3E" w:rsidR="007A108C" w:rsidRPr="00187697" w:rsidRDefault="007A108C" w:rsidP="007A108C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936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0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A8693B6" w14:textId="556780A3" w:rsidR="007A108C" w:rsidRPr="00187697" w:rsidRDefault="007A108C" w:rsidP="007A108C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4</w:t>
            </w:r>
          </w:p>
        </w:tc>
      </w:tr>
      <w:tr w:rsidR="00DD4BA4" w:rsidRPr="00187697" w14:paraId="071D8A34" w14:textId="77777777" w:rsidTr="715BF489">
        <w:trPr>
          <w:trHeight w:val="23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810BC5D" w14:textId="77777777" w:rsidR="007E7DCE" w:rsidRPr="00187697" w:rsidRDefault="007E7DCE" w:rsidP="007E7DCE">
            <w:pPr>
              <w:pStyle w:val="NoSpacing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hAnsi="Times New Roman" w:cs="Times New Roman"/>
                <w:szCs w:val="20"/>
              </w:rPr>
              <w:t xml:space="preserve">    Constipation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517310D" w14:textId="55F4AB20" w:rsidR="007E7DCE" w:rsidRPr="00187697" w:rsidRDefault="007E7DCE" w:rsidP="007E7DCE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1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5C17D8A" w14:textId="7917E80C" w:rsidR="007E7DCE" w:rsidRPr="00187697" w:rsidRDefault="007E7DCE" w:rsidP="007E7DCE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</w:t>
            </w:r>
            <w:r w:rsidR="00796DB1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 xml:space="preserve">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24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="001F2D1C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3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AF9EB59" w14:textId="718D4470" w:rsidR="007E7DCE" w:rsidRPr="00187697" w:rsidRDefault="007E7DCE" w:rsidP="007E7DCE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9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78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0C6BBD4" w14:textId="367002DD" w:rsidR="007E7DCE" w:rsidRPr="00187697" w:rsidRDefault="007E7DCE" w:rsidP="007E7DCE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6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3208FA7" w14:textId="104AA318" w:rsidR="007E7DCE" w:rsidRPr="00187697" w:rsidRDefault="007E7DCE" w:rsidP="007E7DCE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928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2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333D920" w14:textId="5BAF188D" w:rsidR="007E7DCE" w:rsidRPr="00187697" w:rsidRDefault="007E7DCE" w:rsidP="007E7DCE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7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24</w:t>
            </w:r>
          </w:p>
        </w:tc>
      </w:tr>
      <w:tr w:rsidR="00DD4BA4" w:rsidRPr="00187697" w14:paraId="3F7F92AE" w14:textId="77777777" w:rsidTr="715BF489">
        <w:trPr>
          <w:trHeight w:val="23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34B9DBF" w14:textId="77777777" w:rsidR="007E7DCE" w:rsidRPr="00187697" w:rsidRDefault="007E7DCE" w:rsidP="007E7DCE">
            <w:pPr>
              <w:pStyle w:val="NoSpacing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hAnsi="Times New Roman" w:cs="Times New Roman"/>
                <w:szCs w:val="20"/>
              </w:rPr>
              <w:t xml:space="preserve">    Headache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6EF6C58" w14:textId="7277793C" w:rsidR="007E7DCE" w:rsidRPr="00187697" w:rsidRDefault="007E7DCE" w:rsidP="007E7DCE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4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A1C6282" w14:textId="2EE8EFCD" w:rsidR="007E7DCE" w:rsidRPr="00187697" w:rsidRDefault="007E7DCE" w:rsidP="007E7DCE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</w:t>
            </w:r>
            <w:r w:rsidR="00796DB1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 xml:space="preserve">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22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DFBD656" w14:textId="0B63541D" w:rsidR="007E7DCE" w:rsidRPr="00187697" w:rsidRDefault="007E7DCE" w:rsidP="007E7DCE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2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48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15A9B86" w14:textId="55D830D9" w:rsidR="007E7DCE" w:rsidRPr="00187697" w:rsidRDefault="007E7DCE" w:rsidP="007E7DCE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1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C0D4E4E" w14:textId="6CDED40A" w:rsidR="007E7DCE" w:rsidRPr="00187697" w:rsidRDefault="007E7DCE" w:rsidP="007E7DCE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932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="001F2D1C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9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581CC18" w14:textId="3EAF86E8" w:rsidR="007E7DCE" w:rsidRPr="00187697" w:rsidRDefault="007E7DCE" w:rsidP="007E7DCE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1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79</w:t>
            </w:r>
          </w:p>
        </w:tc>
      </w:tr>
      <w:tr w:rsidR="00DD4BA4" w:rsidRPr="00187697" w14:paraId="1A387351" w14:textId="77777777" w:rsidTr="715BF489">
        <w:trPr>
          <w:trHeight w:val="23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</w:tcPr>
          <w:p w14:paraId="1C2AEE83" w14:textId="77777777" w:rsidR="007E7DCE" w:rsidRPr="00187697" w:rsidRDefault="007E7DCE" w:rsidP="007E7DCE">
            <w:pPr>
              <w:pStyle w:val="NoSpacing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hAnsi="Times New Roman" w:cs="Times New Roman"/>
                <w:szCs w:val="20"/>
              </w:rPr>
              <w:t xml:space="preserve">    Hypertension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60CCE23" w14:textId="58C5AEA1" w:rsidR="007E7DCE" w:rsidRPr="00187697" w:rsidRDefault="007E7DCE" w:rsidP="007E7DCE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44CF78C" w14:textId="51965534" w:rsidR="007E7DCE" w:rsidRPr="00187697" w:rsidRDefault="007E7DCE" w:rsidP="007E7DCE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</w:t>
            </w:r>
            <w:r w:rsidR="00796DB1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 xml:space="preserve">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12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4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7C17FBD" w14:textId="7B6ACA57" w:rsidR="007E7DCE" w:rsidRPr="00187697" w:rsidRDefault="007E7DCE" w:rsidP="007E7DCE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9</w:t>
            </w:r>
            <w:r w:rsidR="00E17268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0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54E5340" w14:textId="164158E6" w:rsidR="007E7DCE" w:rsidRPr="00187697" w:rsidRDefault="007E7DCE" w:rsidP="007E7DCE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5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8DC6CB4" w14:textId="44173FC6" w:rsidR="007E7DCE" w:rsidRPr="00187697" w:rsidRDefault="007E7DCE" w:rsidP="007E7DCE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937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0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B4326E8" w14:textId="6C09A91F" w:rsidR="007E7DCE" w:rsidRPr="00187697" w:rsidRDefault="007E7DCE" w:rsidP="007E7DCE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5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34</w:t>
            </w:r>
          </w:p>
        </w:tc>
      </w:tr>
      <w:tr w:rsidR="00DD4BA4" w:rsidRPr="00187697" w14:paraId="74405ECA" w14:textId="77777777" w:rsidTr="715BF489">
        <w:trPr>
          <w:trHeight w:val="23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2ACA686" w14:textId="77777777" w:rsidR="007E7DCE" w:rsidRPr="00187697" w:rsidRDefault="007E7DCE" w:rsidP="007E7DCE">
            <w:pPr>
              <w:pStyle w:val="NoSpacing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hAnsi="Times New Roman" w:cs="Times New Roman"/>
                <w:szCs w:val="20"/>
              </w:rPr>
              <w:t xml:space="preserve">    Nausea vomiting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47D09B8" w14:textId="53698BC8" w:rsidR="007E7DCE" w:rsidRPr="00187697" w:rsidRDefault="007E7DCE" w:rsidP="007E7DCE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25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BEAA3AD" w14:textId="192FC220" w:rsidR="007E7DCE" w:rsidRPr="00187697" w:rsidRDefault="007E7DCE" w:rsidP="007E7DCE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</w:t>
            </w:r>
            <w:r w:rsidR="00796DB1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 xml:space="preserve">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19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3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395E76F" w14:textId="4FA05062" w:rsidR="007E7DCE" w:rsidRPr="00187697" w:rsidRDefault="007E7DCE" w:rsidP="007E7DCE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22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33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8DC6106" w14:textId="79B4BD64" w:rsidR="007E7DCE" w:rsidRPr="00187697" w:rsidRDefault="007E7DCE" w:rsidP="007E7DCE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4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982D288" w14:textId="1D74126B" w:rsidR="007E7DCE" w:rsidRPr="00187697" w:rsidRDefault="007E7DCE" w:rsidP="007E7DCE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935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="001F2D1C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0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AD3A3D2" w14:textId="7BAD0A29" w:rsidR="007E7DCE" w:rsidRPr="00187697" w:rsidRDefault="007E7DCE" w:rsidP="007E7DCE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4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97</w:t>
            </w:r>
          </w:p>
        </w:tc>
      </w:tr>
      <w:tr w:rsidR="00DD4BA4" w:rsidRPr="00187697" w14:paraId="5FDB6E8F" w14:textId="77777777" w:rsidTr="715BF489">
        <w:trPr>
          <w:trHeight w:val="235"/>
          <w:jc w:val="center"/>
        </w:trPr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48171BA" w14:textId="77777777" w:rsidR="00DD4BA4" w:rsidRPr="00187697" w:rsidRDefault="00DD4BA4" w:rsidP="00DD4BA4">
            <w:pPr>
              <w:pStyle w:val="NoSpacing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hAnsi="Times New Roman" w:cs="Times New Roman"/>
                <w:szCs w:val="20"/>
              </w:rPr>
              <w:t xml:space="preserve">    Seizure</w:t>
            </w:r>
          </w:p>
        </w:tc>
        <w:tc>
          <w:tcPr>
            <w:tcW w:w="1835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4F4E0A2" w14:textId="5B2C7493" w:rsidR="00DD4BA4" w:rsidRPr="00187697" w:rsidRDefault="00DD4BA4" w:rsidP="00DD4BA4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8</w:t>
            </w:r>
          </w:p>
        </w:tc>
        <w:tc>
          <w:tcPr>
            <w:tcW w:w="1835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15A8E8D" w14:textId="174C5814" w:rsidR="00DD4BA4" w:rsidRPr="00187697" w:rsidRDefault="00DD4BA4" w:rsidP="00DD4BA4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</w:t>
            </w:r>
            <w:r w:rsidR="00796DB1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 xml:space="preserve">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070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="001F2D1C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6</w:t>
            </w:r>
          </w:p>
        </w:tc>
        <w:tc>
          <w:tcPr>
            <w:tcW w:w="1835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A1BA00D" w14:textId="17260AAF" w:rsidR="00DD4BA4" w:rsidRPr="00187697" w:rsidRDefault="00DD4BA4" w:rsidP="00DD4BA4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6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81</w:t>
            </w:r>
          </w:p>
        </w:tc>
        <w:tc>
          <w:tcPr>
            <w:tcW w:w="1835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0D7CA9F" w14:textId="6B9C80D5" w:rsidR="00DD4BA4" w:rsidRPr="00187697" w:rsidRDefault="00DD4BA4" w:rsidP="00DD4BA4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23</w:t>
            </w:r>
          </w:p>
        </w:tc>
        <w:tc>
          <w:tcPr>
            <w:tcW w:w="1835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184FC91" w14:textId="7BDC66A3" w:rsidR="00DD4BA4" w:rsidRPr="00187697" w:rsidRDefault="00DD4BA4" w:rsidP="00DD4BA4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918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="001F2D1C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7</w:t>
            </w:r>
          </w:p>
        </w:tc>
        <w:tc>
          <w:tcPr>
            <w:tcW w:w="1836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5DA3977" w14:textId="144F4B73" w:rsidR="00DD4BA4" w:rsidRPr="00187697" w:rsidRDefault="00DD4BA4" w:rsidP="00DD4BA4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25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04</w:t>
            </w:r>
          </w:p>
        </w:tc>
      </w:tr>
      <w:tr w:rsidR="00DD4BA4" w:rsidRPr="00187697" w14:paraId="1A978E96" w14:textId="77777777" w:rsidTr="715BF489">
        <w:trPr>
          <w:trHeight w:val="235"/>
          <w:jc w:val="center"/>
        </w:trPr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02D461C" w14:textId="77777777" w:rsidR="00DD4BA4" w:rsidRPr="00187697" w:rsidRDefault="00DD4BA4" w:rsidP="00DD4BA4">
            <w:pPr>
              <w:pStyle w:val="NoSpacing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hAnsi="Times New Roman" w:cs="Times New Roman"/>
                <w:szCs w:val="20"/>
              </w:rPr>
              <w:t xml:space="preserve">    Traumatic injury</w:t>
            </w:r>
          </w:p>
        </w:tc>
        <w:tc>
          <w:tcPr>
            <w:tcW w:w="1835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3E751B3" w14:textId="5B2DEE2C" w:rsidR="00DD4BA4" w:rsidRPr="00187697" w:rsidRDefault="00DD4BA4" w:rsidP="00DD4BA4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5</w:t>
            </w:r>
          </w:p>
        </w:tc>
        <w:tc>
          <w:tcPr>
            <w:tcW w:w="1835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C361C57" w14:textId="5A4D4B8C" w:rsidR="00DD4BA4" w:rsidRPr="00187697" w:rsidRDefault="00DD4BA4" w:rsidP="00DD4BA4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</w:t>
            </w:r>
            <w:r w:rsidR="00796DB1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 xml:space="preserve">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25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5</w:t>
            </w:r>
          </w:p>
        </w:tc>
        <w:tc>
          <w:tcPr>
            <w:tcW w:w="1835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2EA1571" w14:textId="6B7C4338" w:rsidR="00DD4BA4" w:rsidRPr="00187697" w:rsidRDefault="00DD4BA4" w:rsidP="00DD4BA4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4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44</w:t>
            </w:r>
          </w:p>
        </w:tc>
        <w:tc>
          <w:tcPr>
            <w:tcW w:w="1835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9454FBD" w14:textId="052DC262" w:rsidR="00DD4BA4" w:rsidRPr="00187697" w:rsidRDefault="00DD4BA4" w:rsidP="00DD4BA4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4</w:t>
            </w:r>
          </w:p>
        </w:tc>
        <w:tc>
          <w:tcPr>
            <w:tcW w:w="1835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310EEA4" w14:textId="3A2085B6" w:rsidR="00DD4BA4" w:rsidRPr="00187697" w:rsidRDefault="00DD4BA4" w:rsidP="00DD4BA4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937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="001F2D1C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6</w:t>
            </w:r>
          </w:p>
        </w:tc>
        <w:tc>
          <w:tcPr>
            <w:tcW w:w="1836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B9FC00D" w14:textId="4F9C4737" w:rsidR="00DD4BA4" w:rsidRPr="00187697" w:rsidRDefault="00DD4BA4" w:rsidP="00DD4BA4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4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27</w:t>
            </w:r>
          </w:p>
        </w:tc>
      </w:tr>
      <w:tr w:rsidR="00AE51D4" w:rsidRPr="00187697" w14:paraId="396672D6" w14:textId="77777777" w:rsidTr="715BF489">
        <w:trPr>
          <w:trHeight w:val="235"/>
          <w:jc w:val="center"/>
        </w:trPr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</w:tcPr>
          <w:p w14:paraId="0082FFF7" w14:textId="212E5033" w:rsidR="00AE51D4" w:rsidRPr="00187697" w:rsidRDefault="00AE51D4" w:rsidP="00AE51D4">
            <w:pPr>
              <w:pStyle w:val="NoSpacing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hAnsi="Times New Roman" w:cs="Times New Roman"/>
                <w:szCs w:val="20"/>
              </w:rPr>
              <w:t xml:space="preserve">    Tremor</w:t>
            </w:r>
          </w:p>
        </w:tc>
        <w:tc>
          <w:tcPr>
            <w:tcW w:w="1835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CA24F91" w14:textId="08C78561" w:rsidR="00AE51D4" w:rsidRPr="00187697" w:rsidRDefault="00AE51D4" w:rsidP="00AE51D4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4</w:t>
            </w:r>
          </w:p>
        </w:tc>
        <w:tc>
          <w:tcPr>
            <w:tcW w:w="1835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9D3474B" w14:textId="712A23C2" w:rsidR="00AE51D4" w:rsidRPr="00187697" w:rsidRDefault="00AE51D4" w:rsidP="00AE51D4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 087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</w:t>
            </w:r>
          </w:p>
        </w:tc>
        <w:tc>
          <w:tcPr>
            <w:tcW w:w="1835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962D079" w14:textId="46A9BC57" w:rsidR="00AE51D4" w:rsidRPr="00187697" w:rsidRDefault="00AE51D4" w:rsidP="00AE51D4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2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88</w:t>
            </w:r>
          </w:p>
        </w:tc>
        <w:tc>
          <w:tcPr>
            <w:tcW w:w="1835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EE4B60E" w14:textId="1D00DB1B" w:rsidR="00AE51D4" w:rsidRPr="00187697" w:rsidRDefault="00AE51D4" w:rsidP="00AE51D4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3</w:t>
            </w:r>
          </w:p>
        </w:tc>
        <w:tc>
          <w:tcPr>
            <w:tcW w:w="1835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72919EC" w14:textId="5B16F0C6" w:rsidR="00AE51D4" w:rsidRPr="00187697" w:rsidRDefault="00AE51D4" w:rsidP="00AE51D4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926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5</w:t>
            </w:r>
          </w:p>
        </w:tc>
        <w:tc>
          <w:tcPr>
            <w:tcW w:w="1836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ED41640" w14:textId="4F08872B" w:rsidR="00AE51D4" w:rsidRPr="00187697" w:rsidRDefault="00AE51D4" w:rsidP="00AE51D4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4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03</w:t>
            </w:r>
          </w:p>
        </w:tc>
      </w:tr>
      <w:tr w:rsidR="00AE51D4" w:rsidRPr="00187697" w14:paraId="1CB5A424" w14:textId="77777777" w:rsidTr="715BF489">
        <w:trPr>
          <w:trHeight w:val="235"/>
          <w:jc w:val="center"/>
        </w:trPr>
        <w:tc>
          <w:tcPr>
            <w:tcW w:w="2552" w:type="dxa"/>
            <w:tcBorders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</w:tcPr>
          <w:p w14:paraId="36E0F917" w14:textId="60043762" w:rsidR="00AE51D4" w:rsidRPr="00187697" w:rsidRDefault="00AE51D4" w:rsidP="00AE51D4">
            <w:pPr>
              <w:pStyle w:val="NoSpacing"/>
              <w:rPr>
                <w:rFonts w:ascii="Times New Roman" w:hAnsi="Times New Roman" w:cs="Times New Roman"/>
                <w:b/>
                <w:bCs/>
                <w:szCs w:val="20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Cs w:val="20"/>
              </w:rPr>
              <w:t xml:space="preserve">  Negative control outcome</w:t>
            </w:r>
          </w:p>
        </w:tc>
        <w:tc>
          <w:tcPr>
            <w:tcW w:w="1835" w:type="dxa"/>
            <w:tcBorders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FC0C46A" w14:textId="6A98E340" w:rsidR="00AE51D4" w:rsidRPr="00187697" w:rsidRDefault="00AE51D4" w:rsidP="00AE51D4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1</w:t>
            </w:r>
          </w:p>
        </w:tc>
        <w:tc>
          <w:tcPr>
            <w:tcW w:w="1835" w:type="dxa"/>
            <w:tcBorders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13C0746" w14:textId="5F860B36" w:rsidR="00AE51D4" w:rsidRPr="00187697" w:rsidRDefault="00AE51D4" w:rsidP="00AE51D4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 109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</w:t>
            </w:r>
          </w:p>
        </w:tc>
        <w:tc>
          <w:tcPr>
            <w:tcW w:w="1835" w:type="dxa"/>
            <w:tcBorders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6EFF082" w14:textId="3BD46809" w:rsidR="00AE51D4" w:rsidRPr="00187697" w:rsidRDefault="00AE51D4" w:rsidP="00AE51D4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9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92</w:t>
            </w:r>
          </w:p>
        </w:tc>
        <w:tc>
          <w:tcPr>
            <w:tcW w:w="1835" w:type="dxa"/>
            <w:tcBorders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DEA6A2B" w14:textId="13B52A8C" w:rsidR="00AE51D4" w:rsidRPr="00187697" w:rsidRDefault="00AE51D4" w:rsidP="00AE51D4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5</w:t>
            </w:r>
          </w:p>
        </w:tc>
        <w:tc>
          <w:tcPr>
            <w:tcW w:w="1835" w:type="dxa"/>
            <w:tcBorders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4F7BD46" w14:textId="6B370B6A" w:rsidR="00AE51D4" w:rsidRPr="00187697" w:rsidRDefault="00AE51D4" w:rsidP="00AE51D4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936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9</w:t>
            </w:r>
          </w:p>
        </w:tc>
        <w:tc>
          <w:tcPr>
            <w:tcW w:w="1836" w:type="dxa"/>
            <w:tcBorders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F25157A" w14:textId="41137CB2" w:rsidR="00AE51D4" w:rsidRPr="00187697" w:rsidRDefault="00AE51D4" w:rsidP="00AE51D4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5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34</w:t>
            </w:r>
          </w:p>
        </w:tc>
      </w:tr>
      <w:tr w:rsidR="00AE51D4" w:rsidRPr="00187697" w14:paraId="6A7564FB" w14:textId="77777777" w:rsidTr="715BF489">
        <w:trPr>
          <w:trHeight w:val="233"/>
          <w:jc w:val="center"/>
        </w:trPr>
        <w:tc>
          <w:tcPr>
            <w:tcW w:w="13563" w:type="dxa"/>
            <w:gridSpan w:val="7"/>
            <w:tcBorders>
              <w:top w:val="single" w:sz="8" w:space="0" w:color="000000" w:themeColor="text1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345DE7E" w14:textId="2910DF7F" w:rsidR="00AE51D4" w:rsidRPr="00187697" w:rsidRDefault="00AE51D4" w:rsidP="00AE51D4">
            <w:pPr>
              <w:pStyle w:val="NoSpacing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hAnsi="Times New Roman" w:cs="Times New Roman"/>
                <w:szCs w:val="20"/>
              </w:rPr>
              <w:t xml:space="preserve">SSRI: selective serotonin reuptake inhibitor; MPH: methylphenidate; </w:t>
            </w:r>
            <w:r w:rsidRPr="00187697">
              <w:rPr>
                <w:rFonts w:ascii="Times New Roman" w:hAnsi="Times New Roman" w:cs="Times New Roman"/>
                <w:szCs w:val="20"/>
                <w:vertAlign w:val="superscript"/>
              </w:rPr>
              <w:t>§</w:t>
            </w:r>
            <w:r w:rsidRPr="00187697">
              <w:rPr>
                <w:rFonts w:ascii="Times New Roman" w:hAnsi="Times New Roman" w:cs="Times New Roman"/>
                <w:szCs w:val="20"/>
              </w:rPr>
              <w:t xml:space="preserve">Incidence rate </w:t>
            </w:r>
            <w:r>
              <w:rPr>
                <w:rFonts w:ascii="Times New Roman" w:hAnsi="Times New Roman" w:cs="Times New Roman"/>
                <w:szCs w:val="20"/>
              </w:rPr>
              <w:t>was</w:t>
            </w:r>
            <w:r w:rsidRPr="00187697">
              <w:rPr>
                <w:rFonts w:ascii="Times New Roman" w:hAnsi="Times New Roman" w:cs="Times New Roman"/>
                <w:szCs w:val="20"/>
              </w:rPr>
              <w:t xml:space="preserve"> calculated as case per 1 000 person</w:t>
            </w:r>
            <w:r>
              <w:rPr>
                <w:rFonts w:ascii="Times New Roman" w:hAnsi="Times New Roman" w:cs="Times New Roman"/>
                <w:szCs w:val="20"/>
              </w:rPr>
              <w:t>–</w:t>
            </w:r>
            <w:r w:rsidRPr="00187697">
              <w:rPr>
                <w:rFonts w:ascii="Times New Roman" w:hAnsi="Times New Roman" w:cs="Times New Roman"/>
                <w:szCs w:val="20"/>
              </w:rPr>
              <w:t>years; Negative control outcome indicates respiratory tract infection.</w:t>
            </w:r>
          </w:p>
        </w:tc>
      </w:tr>
    </w:tbl>
    <w:p w14:paraId="29AAA8FE" w14:textId="322E3F3C" w:rsidR="00627EA7" w:rsidRPr="00187697" w:rsidRDefault="00627EA7" w:rsidP="00343589">
      <w:pPr>
        <w:pStyle w:val="Caption"/>
        <w:keepNext/>
        <w:rPr>
          <w:rFonts w:ascii="Times New Roman" w:hAnsi="Times New Roman" w:cs="Times New Roman"/>
        </w:rPr>
      </w:pPr>
    </w:p>
    <w:p w14:paraId="333CB458" w14:textId="77777777" w:rsidR="00627EA7" w:rsidRPr="00187697" w:rsidRDefault="00627EA7">
      <w:pPr>
        <w:rPr>
          <w:rFonts w:ascii="Times New Roman" w:hAnsi="Times New Roman" w:cs="Times New Roman"/>
          <w:b/>
          <w:bCs/>
          <w:szCs w:val="20"/>
        </w:rPr>
      </w:pPr>
      <w:r w:rsidRPr="00187697">
        <w:rPr>
          <w:rFonts w:ascii="Times New Roman" w:hAnsi="Times New Roman" w:cs="Times New Roman"/>
        </w:rPr>
        <w:br w:type="page"/>
      </w:r>
    </w:p>
    <w:p w14:paraId="75E02E8E" w14:textId="07FF32A6" w:rsidR="00627EA7" w:rsidRPr="00187697" w:rsidRDefault="00627EA7" w:rsidP="00627EA7">
      <w:pPr>
        <w:pStyle w:val="Caption"/>
        <w:keepNext/>
        <w:rPr>
          <w:rFonts w:ascii="Times New Roman" w:hAnsi="Times New Roman" w:cs="Times New Roman"/>
        </w:rPr>
      </w:pPr>
      <w:r w:rsidRPr="00187697">
        <w:rPr>
          <w:rFonts w:ascii="Times New Roman" w:hAnsi="Times New Roman" w:cs="Times New Roman"/>
        </w:rPr>
        <w:lastRenderedPageBreak/>
        <w:t xml:space="preserve">Table </w:t>
      </w:r>
      <w:r w:rsidR="00281B72">
        <w:rPr>
          <w:rFonts w:ascii="Times New Roman" w:hAnsi="Times New Roman" w:cs="Times New Roman"/>
        </w:rPr>
        <w:t>S</w:t>
      </w:r>
      <w:r w:rsidR="00921547" w:rsidRPr="00187697">
        <w:rPr>
          <w:rFonts w:ascii="Times New Roman" w:hAnsi="Times New Roman" w:cs="Times New Roman"/>
        </w:rPr>
        <w:t>3</w:t>
      </w:r>
      <w:r w:rsidRPr="00187697">
        <w:rPr>
          <w:rFonts w:ascii="Times New Roman" w:hAnsi="Times New Roman" w:cs="Times New Roman"/>
        </w:rPr>
        <w:t xml:space="preserve">. Incidence of outcome events between the </w:t>
      </w:r>
      <w:r w:rsidR="00D75F55" w:rsidRPr="00187697">
        <w:rPr>
          <w:rFonts w:ascii="Times New Roman" w:hAnsi="Times New Roman" w:cs="Times New Roman"/>
        </w:rPr>
        <w:t>fluoxetine</w:t>
      </w:r>
      <w:r w:rsidRPr="00187697">
        <w:rPr>
          <w:rFonts w:ascii="Times New Roman" w:hAnsi="Times New Roman" w:cs="Times New Roman"/>
        </w:rPr>
        <w:t xml:space="preserve"> and </w:t>
      </w:r>
      <w:r w:rsidR="00D75F55" w:rsidRPr="00187697">
        <w:rPr>
          <w:rFonts w:ascii="Times New Roman" w:hAnsi="Times New Roman" w:cs="Times New Roman"/>
        </w:rPr>
        <w:t>escitalopram</w:t>
      </w:r>
      <w:r w:rsidRPr="00187697">
        <w:rPr>
          <w:rFonts w:ascii="Times New Roman" w:hAnsi="Times New Roman" w:cs="Times New Roman"/>
        </w:rPr>
        <w:t xml:space="preserve"> groups</w:t>
      </w:r>
    </w:p>
    <w:tbl>
      <w:tblPr>
        <w:tblW w:w="13563" w:type="dxa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2552"/>
        <w:gridCol w:w="1835"/>
        <w:gridCol w:w="1835"/>
        <w:gridCol w:w="1835"/>
        <w:gridCol w:w="1835"/>
        <w:gridCol w:w="1835"/>
        <w:gridCol w:w="1836"/>
      </w:tblGrid>
      <w:tr w:rsidR="00627EA7" w:rsidRPr="00187697" w14:paraId="11BAB522" w14:textId="77777777" w:rsidTr="715BF489">
        <w:trPr>
          <w:trHeight w:val="354"/>
          <w:jc w:val="center"/>
        </w:trPr>
        <w:tc>
          <w:tcPr>
            <w:tcW w:w="2552" w:type="dxa"/>
            <w:vMerge w:val="restart"/>
            <w:tcBorders>
              <w:top w:val="single" w:sz="8" w:space="0" w:color="000000" w:themeColor="text1"/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346701B0" w14:textId="77777777" w:rsidR="00627EA7" w:rsidRPr="00187697" w:rsidRDefault="00627EA7" w:rsidP="003D0EBA">
            <w:pPr>
              <w:pStyle w:val="NoSpacing"/>
              <w:rPr>
                <w:rFonts w:ascii="Times New Roman" w:hAnsi="Times New Roman" w:cs="Times New Roman"/>
                <w:b/>
                <w:bCs/>
                <w:szCs w:val="20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Cs w:val="20"/>
              </w:rPr>
              <w:t>Outcomes</w:t>
            </w:r>
          </w:p>
        </w:tc>
        <w:tc>
          <w:tcPr>
            <w:tcW w:w="5505" w:type="dxa"/>
            <w:gridSpan w:val="3"/>
            <w:tcBorders>
              <w:top w:val="single" w:sz="8" w:space="0" w:color="000000" w:themeColor="text1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</w:tcPr>
          <w:p w14:paraId="6EB87967" w14:textId="54BF7DD5" w:rsidR="00627EA7" w:rsidRPr="00187697" w:rsidRDefault="00627EA7" w:rsidP="003D0EBA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Cs w:val="20"/>
              </w:rPr>
              <w:t xml:space="preserve">Fluoxetine group (n = </w:t>
            </w:r>
            <w:r w:rsidR="00732853" w:rsidRPr="00187697">
              <w:rPr>
                <w:rFonts w:ascii="Times New Roman" w:hAnsi="Times New Roman" w:cs="Times New Roman"/>
                <w:b/>
                <w:bCs/>
                <w:szCs w:val="20"/>
              </w:rPr>
              <w:t>1</w:t>
            </w:r>
            <w:r w:rsidR="00C065B7">
              <w:rPr>
                <w:rFonts w:ascii="Times New Roman" w:hAnsi="Times New Roman" w:cs="Times New Roman"/>
                <w:b/>
                <w:bCs/>
                <w:szCs w:val="20"/>
              </w:rPr>
              <w:t>,</w:t>
            </w:r>
            <w:r w:rsidR="00732853" w:rsidRPr="00187697">
              <w:rPr>
                <w:rFonts w:ascii="Times New Roman" w:hAnsi="Times New Roman" w:cs="Times New Roman"/>
                <w:b/>
                <w:bCs/>
                <w:szCs w:val="20"/>
              </w:rPr>
              <w:t>820</w:t>
            </w:r>
            <w:r w:rsidRPr="00187697">
              <w:rPr>
                <w:rFonts w:ascii="Times New Roman" w:hAnsi="Times New Roman" w:cs="Times New Roman"/>
                <w:b/>
                <w:bCs/>
                <w:szCs w:val="20"/>
              </w:rPr>
              <w:t>)</w:t>
            </w:r>
          </w:p>
        </w:tc>
        <w:tc>
          <w:tcPr>
            <w:tcW w:w="5506" w:type="dxa"/>
            <w:gridSpan w:val="3"/>
            <w:tcBorders>
              <w:top w:val="single" w:sz="8" w:space="0" w:color="000000" w:themeColor="text1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</w:tcPr>
          <w:p w14:paraId="361654A9" w14:textId="4EB70F4E" w:rsidR="00627EA7" w:rsidRPr="00187697" w:rsidRDefault="00627EA7" w:rsidP="003D0EBA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Cs w:val="20"/>
              </w:rPr>
              <w:t xml:space="preserve">Escitalopram group (n = </w:t>
            </w:r>
            <w:r w:rsidR="00732853" w:rsidRPr="00187697">
              <w:rPr>
                <w:rFonts w:ascii="Times New Roman" w:hAnsi="Times New Roman" w:cs="Times New Roman"/>
                <w:b/>
                <w:bCs/>
                <w:szCs w:val="20"/>
              </w:rPr>
              <w:t>1</w:t>
            </w:r>
            <w:r w:rsidR="00C065B7">
              <w:rPr>
                <w:rFonts w:ascii="Times New Roman" w:hAnsi="Times New Roman" w:cs="Times New Roman"/>
                <w:b/>
                <w:bCs/>
                <w:szCs w:val="20"/>
              </w:rPr>
              <w:t>,</w:t>
            </w:r>
            <w:r w:rsidR="00732853" w:rsidRPr="00187697">
              <w:rPr>
                <w:rFonts w:ascii="Times New Roman" w:hAnsi="Times New Roman" w:cs="Times New Roman"/>
                <w:b/>
                <w:bCs/>
                <w:szCs w:val="20"/>
              </w:rPr>
              <w:t>820</w:t>
            </w:r>
            <w:r w:rsidRPr="00187697">
              <w:rPr>
                <w:rFonts w:ascii="Times New Roman" w:hAnsi="Times New Roman" w:cs="Times New Roman"/>
                <w:b/>
                <w:bCs/>
                <w:szCs w:val="20"/>
              </w:rPr>
              <w:t>)</w:t>
            </w:r>
          </w:p>
        </w:tc>
      </w:tr>
      <w:tr w:rsidR="00627EA7" w:rsidRPr="00187697" w14:paraId="4B465C94" w14:textId="77777777" w:rsidTr="715BF489">
        <w:trPr>
          <w:trHeight w:val="407"/>
          <w:jc w:val="center"/>
        </w:trPr>
        <w:tc>
          <w:tcPr>
            <w:tcW w:w="2552" w:type="dxa"/>
            <w:vMerge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2C395BE" w14:textId="77777777" w:rsidR="00627EA7" w:rsidRPr="00187697" w:rsidRDefault="00627EA7" w:rsidP="003D0EBA">
            <w:pPr>
              <w:pStyle w:val="NoSpacing"/>
              <w:rPr>
                <w:rFonts w:ascii="Times New Roman" w:hAnsi="Times New Roman" w:cs="Times New Roman"/>
                <w:b/>
                <w:bCs/>
                <w:szCs w:val="20"/>
              </w:rPr>
            </w:pPr>
          </w:p>
        </w:tc>
        <w:tc>
          <w:tcPr>
            <w:tcW w:w="1835" w:type="dxa"/>
            <w:tcBorders>
              <w:top w:val="single" w:sz="8" w:space="0" w:color="000000" w:themeColor="text1"/>
              <w:left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</w:tcPr>
          <w:p w14:paraId="6454834C" w14:textId="77777777" w:rsidR="00627EA7" w:rsidRPr="00187697" w:rsidRDefault="00627EA7" w:rsidP="003D0EBA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Cs w:val="20"/>
              </w:rPr>
              <w:t>Number of events</w:t>
            </w:r>
          </w:p>
        </w:tc>
        <w:tc>
          <w:tcPr>
            <w:tcW w:w="1835" w:type="dxa"/>
            <w:tcBorders>
              <w:top w:val="single" w:sz="8" w:space="0" w:color="000000" w:themeColor="text1"/>
              <w:left w:val="nil"/>
              <w:right w:val="nil"/>
            </w:tcBorders>
            <w:shd w:val="clear" w:color="auto" w:fill="auto"/>
            <w:vAlign w:val="center"/>
          </w:tcPr>
          <w:p w14:paraId="193DDC52" w14:textId="3FD398C2" w:rsidR="00627EA7" w:rsidRPr="00187697" w:rsidRDefault="00627EA7" w:rsidP="003D0EBA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Cs w:val="20"/>
              </w:rPr>
              <w:t>Person</w:t>
            </w:r>
            <w:r w:rsidR="00624EA8">
              <w:rPr>
                <w:rFonts w:ascii="Times New Roman" w:hAnsi="Times New Roman" w:cs="Times New Roman"/>
                <w:b/>
                <w:bCs/>
                <w:szCs w:val="20"/>
              </w:rPr>
              <w:t>–</w:t>
            </w:r>
            <w:r w:rsidRPr="00187697">
              <w:rPr>
                <w:rFonts w:ascii="Times New Roman" w:hAnsi="Times New Roman" w:cs="Times New Roman"/>
                <w:b/>
                <w:bCs/>
                <w:szCs w:val="20"/>
              </w:rPr>
              <w:t>years</w:t>
            </w:r>
          </w:p>
        </w:tc>
        <w:tc>
          <w:tcPr>
            <w:tcW w:w="1835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539E3DE" w14:textId="29E4A9D7" w:rsidR="00627EA7" w:rsidRPr="00187697" w:rsidRDefault="00031C83" w:rsidP="003D0EBA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Cs w:val="20"/>
              </w:rPr>
              <w:t>I</w:t>
            </w:r>
            <w:r w:rsidR="00627EA7" w:rsidRPr="00187697">
              <w:rPr>
                <w:rFonts w:ascii="Times New Roman" w:hAnsi="Times New Roman" w:cs="Times New Roman"/>
                <w:b/>
                <w:bCs/>
                <w:szCs w:val="20"/>
              </w:rPr>
              <w:t>ncidence rate</w:t>
            </w:r>
            <w:r w:rsidR="0080024D" w:rsidRPr="00187697">
              <w:rPr>
                <w:rFonts w:ascii="Times New Roman" w:hAnsi="Times New Roman" w:cs="Times New Roman"/>
                <w:szCs w:val="20"/>
                <w:vertAlign w:val="superscript"/>
              </w:rPr>
              <w:t>§</w:t>
            </w:r>
          </w:p>
        </w:tc>
        <w:tc>
          <w:tcPr>
            <w:tcW w:w="1835" w:type="dxa"/>
            <w:tcBorders>
              <w:top w:val="single" w:sz="8" w:space="0" w:color="000000" w:themeColor="text1"/>
              <w:left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8E7B0B0" w14:textId="77777777" w:rsidR="00627EA7" w:rsidRPr="00187697" w:rsidRDefault="00627EA7" w:rsidP="003D0EBA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Cs w:val="20"/>
              </w:rPr>
              <w:t>Number of events</w:t>
            </w:r>
          </w:p>
        </w:tc>
        <w:tc>
          <w:tcPr>
            <w:tcW w:w="1835" w:type="dxa"/>
            <w:tcBorders>
              <w:top w:val="single" w:sz="8" w:space="0" w:color="000000" w:themeColor="text1"/>
              <w:left w:val="nil"/>
              <w:right w:val="nil"/>
            </w:tcBorders>
            <w:shd w:val="clear" w:color="auto" w:fill="auto"/>
            <w:vAlign w:val="center"/>
          </w:tcPr>
          <w:p w14:paraId="7B721F49" w14:textId="6EFB05FE" w:rsidR="00627EA7" w:rsidRPr="00187697" w:rsidRDefault="00627EA7" w:rsidP="003D0EBA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Cs w:val="20"/>
              </w:rPr>
              <w:t>Person</w:t>
            </w:r>
            <w:r w:rsidR="00624EA8">
              <w:rPr>
                <w:rFonts w:ascii="Times New Roman" w:hAnsi="Times New Roman" w:cs="Times New Roman"/>
                <w:b/>
                <w:bCs/>
                <w:szCs w:val="20"/>
              </w:rPr>
              <w:t>–</w:t>
            </w:r>
            <w:r w:rsidRPr="00187697">
              <w:rPr>
                <w:rFonts w:ascii="Times New Roman" w:hAnsi="Times New Roman" w:cs="Times New Roman"/>
                <w:b/>
                <w:bCs/>
                <w:szCs w:val="20"/>
              </w:rPr>
              <w:t>years</w:t>
            </w:r>
          </w:p>
        </w:tc>
        <w:tc>
          <w:tcPr>
            <w:tcW w:w="1836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4271B12" w14:textId="44546ABB" w:rsidR="00627EA7" w:rsidRPr="00187697" w:rsidRDefault="00031C83" w:rsidP="003D0EBA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Cs w:val="20"/>
              </w:rPr>
              <w:t>I</w:t>
            </w:r>
            <w:r w:rsidR="00627EA7" w:rsidRPr="00187697">
              <w:rPr>
                <w:rFonts w:ascii="Times New Roman" w:hAnsi="Times New Roman" w:cs="Times New Roman"/>
                <w:b/>
                <w:bCs/>
                <w:szCs w:val="20"/>
              </w:rPr>
              <w:t>ncidence rate</w:t>
            </w:r>
            <w:r w:rsidR="0080024D" w:rsidRPr="00187697">
              <w:rPr>
                <w:rFonts w:ascii="Times New Roman" w:hAnsi="Times New Roman" w:cs="Times New Roman"/>
                <w:szCs w:val="20"/>
                <w:vertAlign w:val="superscript"/>
              </w:rPr>
              <w:t>§</w:t>
            </w:r>
          </w:p>
        </w:tc>
      </w:tr>
      <w:tr w:rsidR="00627EA7" w:rsidRPr="00187697" w14:paraId="584E8749" w14:textId="77777777" w:rsidTr="715BF489">
        <w:trPr>
          <w:trHeight w:val="233"/>
          <w:jc w:val="center"/>
        </w:trPr>
        <w:tc>
          <w:tcPr>
            <w:tcW w:w="13563" w:type="dxa"/>
            <w:gridSpan w:val="7"/>
            <w:tcBorders>
              <w:top w:val="single" w:sz="8" w:space="0" w:color="000000" w:themeColor="text1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55A67D7" w14:textId="77777777" w:rsidR="00627EA7" w:rsidRPr="00187697" w:rsidRDefault="00627EA7" w:rsidP="003D0EBA">
            <w:pPr>
              <w:pStyle w:val="NoSpacing"/>
              <w:rPr>
                <w:rFonts w:ascii="Times New Roman" w:hAnsi="Times New Roman" w:cs="Times New Roman"/>
                <w:b/>
                <w:bCs/>
                <w:szCs w:val="20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Cs w:val="20"/>
              </w:rPr>
              <w:t xml:space="preserve">  Primary endpoint</w:t>
            </w:r>
          </w:p>
        </w:tc>
      </w:tr>
      <w:tr w:rsidR="00966381" w:rsidRPr="00187697" w14:paraId="058D96F9" w14:textId="77777777" w:rsidTr="715BF489">
        <w:trPr>
          <w:trHeight w:val="23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7A8CFBD" w14:textId="77777777" w:rsidR="00966381" w:rsidRPr="00187697" w:rsidRDefault="00966381" w:rsidP="00966381">
            <w:pPr>
              <w:pStyle w:val="NoSpacing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hAnsi="Times New Roman" w:cs="Times New Roman"/>
                <w:szCs w:val="20"/>
              </w:rPr>
              <w:t xml:space="preserve">    Mania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23665CC" w14:textId="736F3070" w:rsidR="00966381" w:rsidRPr="00187697" w:rsidRDefault="00966381" w:rsidP="00966381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5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BEBF84E" w14:textId="56B0BF98" w:rsidR="00966381" w:rsidRPr="00187697" w:rsidRDefault="00966381" w:rsidP="00966381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706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="001F2D1C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0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6A1C732" w14:textId="4F33EAAE" w:rsidR="00966381" w:rsidRPr="00187697" w:rsidRDefault="00966381" w:rsidP="00966381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21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25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7638123" w14:textId="2FFD1FA9" w:rsidR="00966381" w:rsidRPr="00187697" w:rsidRDefault="00966381" w:rsidP="00966381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4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F5DE97E" w14:textId="5C638F2C" w:rsidR="00966381" w:rsidRPr="00187697" w:rsidRDefault="00966381" w:rsidP="00966381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655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8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0D34F14" w14:textId="13167DEB" w:rsidR="00966381" w:rsidRPr="00187697" w:rsidRDefault="00966381" w:rsidP="00966381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21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35</w:t>
            </w:r>
          </w:p>
        </w:tc>
      </w:tr>
      <w:tr w:rsidR="000E6667" w:rsidRPr="00187697" w14:paraId="0F8E3BFC" w14:textId="77777777" w:rsidTr="715BF489">
        <w:trPr>
          <w:trHeight w:val="23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3E586BB" w14:textId="77777777" w:rsidR="000E6667" w:rsidRPr="00187697" w:rsidRDefault="000E6667" w:rsidP="000E6667">
            <w:pPr>
              <w:pStyle w:val="NoSpacing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hAnsi="Times New Roman" w:cs="Times New Roman"/>
                <w:szCs w:val="20"/>
              </w:rPr>
              <w:t xml:space="preserve">    Psychosis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76E7738" w14:textId="594892A9" w:rsidR="000E6667" w:rsidRPr="00187697" w:rsidRDefault="000E6667" w:rsidP="000E6667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28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3E07D88" w14:textId="72C0F7D0" w:rsidR="000E6667" w:rsidRPr="00187697" w:rsidRDefault="000E6667" w:rsidP="000E6667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693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="001F2D1C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5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63C8A3E" w14:textId="5D362FD5" w:rsidR="000E6667" w:rsidRPr="00187697" w:rsidRDefault="000E6667" w:rsidP="000E6667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40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38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B906370" w14:textId="19711E74" w:rsidR="000E6667" w:rsidRPr="00187697" w:rsidRDefault="000E6667" w:rsidP="000E6667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21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D437D5B" w14:textId="654CBA8B" w:rsidR="000E6667" w:rsidRPr="00187697" w:rsidRDefault="000E6667" w:rsidP="000E6667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649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3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12CD257" w14:textId="6C12FC65" w:rsidR="000E6667" w:rsidRPr="00187697" w:rsidRDefault="000E6667" w:rsidP="000E6667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32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34</w:t>
            </w:r>
          </w:p>
        </w:tc>
      </w:tr>
      <w:tr w:rsidR="000E6667" w:rsidRPr="00187697" w14:paraId="3DD5AE0C" w14:textId="77777777" w:rsidTr="715BF489">
        <w:trPr>
          <w:trHeight w:val="23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E9FE6FF" w14:textId="77777777" w:rsidR="000E6667" w:rsidRPr="00187697" w:rsidRDefault="000E6667" w:rsidP="000E6667">
            <w:pPr>
              <w:pStyle w:val="NoSpacing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hAnsi="Times New Roman" w:cs="Times New Roman"/>
                <w:szCs w:val="20"/>
              </w:rPr>
              <w:t xml:space="preserve">    Sleep disorder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76DA42C" w14:textId="6BF90D88" w:rsidR="000E6667" w:rsidRPr="00187697" w:rsidRDefault="000E6667" w:rsidP="000E6667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45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43FF62B" w14:textId="039B420D" w:rsidR="000E6667" w:rsidRPr="00187697" w:rsidRDefault="000E6667" w:rsidP="000E6667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668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5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4D37C5B" w14:textId="4C754FAD" w:rsidR="000E6667" w:rsidRPr="00187697" w:rsidRDefault="000E6667" w:rsidP="000E6667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67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32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0567364" w14:textId="4A0C5E53" w:rsidR="000E6667" w:rsidRPr="00187697" w:rsidRDefault="000E6667" w:rsidP="000E6667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40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F95B657" w14:textId="4EEF5C85" w:rsidR="000E6667" w:rsidRPr="00187697" w:rsidRDefault="000E6667" w:rsidP="000E6667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629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3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D8120D7" w14:textId="2C078BDB" w:rsidR="000E6667" w:rsidRPr="00187697" w:rsidRDefault="000E6667" w:rsidP="000E6667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63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56</w:t>
            </w:r>
          </w:p>
        </w:tc>
      </w:tr>
      <w:tr w:rsidR="000E6667" w:rsidRPr="00187697" w14:paraId="57D73022" w14:textId="77777777" w:rsidTr="715BF489">
        <w:trPr>
          <w:trHeight w:val="23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982E950" w14:textId="483B4CAC" w:rsidR="000E6667" w:rsidRPr="00187697" w:rsidRDefault="000E6667" w:rsidP="715BF489">
            <w:pPr>
              <w:pStyle w:val="NoSpacing"/>
              <w:rPr>
                <w:rFonts w:ascii="Times New Roman" w:hAnsi="Times New Roman" w:cs="Times New Roman"/>
              </w:rPr>
            </w:pPr>
            <w:r w:rsidRPr="715BF489">
              <w:rPr>
                <w:rFonts w:ascii="Times New Roman" w:hAnsi="Times New Roman" w:cs="Times New Roman"/>
              </w:rPr>
              <w:t xml:space="preserve">    Suicid</w:t>
            </w:r>
            <w:r w:rsidR="35A6E0F8" w:rsidRPr="715BF489">
              <w:rPr>
                <w:rFonts w:ascii="Times New Roman" w:hAnsi="Times New Roman" w:cs="Times New Roman"/>
              </w:rPr>
              <w:t>e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E3D6B91" w14:textId="7E7A5C78" w:rsidR="000E6667" w:rsidRPr="00187697" w:rsidRDefault="000E6667" w:rsidP="000E6667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5547AC8" w14:textId="17983FA6" w:rsidR="000E6667" w:rsidRPr="00187697" w:rsidRDefault="000E6667" w:rsidP="000E6667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718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4F73415" w14:textId="79A428D8" w:rsidR="000E6667" w:rsidRPr="00187697" w:rsidRDefault="000E6667" w:rsidP="000E6667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39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A95D2E9" w14:textId="22CD2931" w:rsidR="000E6667" w:rsidRPr="00187697" w:rsidRDefault="000E6667" w:rsidP="000E6667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0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0C900D9" w14:textId="3EA88CC5" w:rsidR="000E6667" w:rsidRPr="00187697" w:rsidRDefault="000E6667" w:rsidP="000E6667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667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="00F80403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8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A325441" w14:textId="5A582A6D" w:rsidR="000E6667" w:rsidRPr="00187697" w:rsidRDefault="000E6667" w:rsidP="000E6667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="00F80403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00</w:t>
            </w:r>
          </w:p>
        </w:tc>
      </w:tr>
      <w:tr w:rsidR="000E6667" w:rsidRPr="00187697" w14:paraId="4F5EEB8F" w14:textId="77777777" w:rsidTr="715BF489">
        <w:trPr>
          <w:trHeight w:val="23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55E5F1E" w14:textId="77777777" w:rsidR="000E6667" w:rsidRPr="00187697" w:rsidRDefault="000E6667" w:rsidP="000E6667">
            <w:pPr>
              <w:pStyle w:val="NoSpacing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hAnsi="Times New Roman" w:cs="Times New Roman"/>
                <w:szCs w:val="20"/>
              </w:rPr>
              <w:t xml:space="preserve">    Tic disorder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073E8C6" w14:textId="05B1BDE0" w:rsidR="000E6667" w:rsidRPr="00187697" w:rsidRDefault="000E6667" w:rsidP="000E6667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22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9B5DCE8" w14:textId="25E9C77E" w:rsidR="000E6667" w:rsidRPr="00187697" w:rsidRDefault="000E6667" w:rsidP="000E6667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687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4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0E8761E" w14:textId="7BB2A295" w:rsidR="000E6667" w:rsidRPr="00187697" w:rsidRDefault="000E6667" w:rsidP="000E6667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32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="00F80403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00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1081B77" w14:textId="2816AB46" w:rsidR="000E6667" w:rsidRPr="00187697" w:rsidRDefault="000E6667" w:rsidP="000E6667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48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F127167" w14:textId="12ACF6F0" w:rsidR="000E6667" w:rsidRPr="00187697" w:rsidRDefault="000E6667" w:rsidP="000E6667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632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9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1958011" w14:textId="1D583274" w:rsidR="000E6667" w:rsidRPr="00187697" w:rsidRDefault="000E6667" w:rsidP="000E6667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75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84</w:t>
            </w:r>
          </w:p>
        </w:tc>
      </w:tr>
      <w:tr w:rsidR="00FB0C4F" w:rsidRPr="00187697" w14:paraId="6850A03E" w14:textId="77777777" w:rsidTr="715BF489">
        <w:trPr>
          <w:trHeight w:val="23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</w:tcPr>
          <w:p w14:paraId="6EBC1FE2" w14:textId="77777777" w:rsidR="00FB0C4F" w:rsidRPr="00187697" w:rsidRDefault="00FB0C4F" w:rsidP="00FB0C4F">
            <w:pPr>
              <w:pStyle w:val="NoSpacing"/>
              <w:ind w:firstLineChars="150" w:firstLine="300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hAnsi="Times New Roman" w:cs="Times New Roman"/>
                <w:szCs w:val="20"/>
              </w:rPr>
              <w:t xml:space="preserve"> Hospitalization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22008CD" w14:textId="6BD8120D" w:rsidR="00FB0C4F" w:rsidRPr="00187697" w:rsidRDefault="00FB0C4F" w:rsidP="00FB0C4F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9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1FE894C" w14:textId="64C61AA0" w:rsidR="00FB0C4F" w:rsidRPr="00187697" w:rsidRDefault="00FB0C4F" w:rsidP="00FB0C4F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712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4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CE606DE" w14:textId="36EB7788" w:rsidR="00FB0C4F" w:rsidRPr="00187697" w:rsidRDefault="00FB0C4F" w:rsidP="00FB0C4F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2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63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FA25FD2" w14:textId="47A5D5FA" w:rsidR="00FB0C4F" w:rsidRPr="00187697" w:rsidRDefault="00FB0C4F" w:rsidP="00FB0C4F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5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342C7CB" w14:textId="218C98BF" w:rsidR="00FB0C4F" w:rsidRPr="00187697" w:rsidRDefault="00FB0C4F" w:rsidP="00FB0C4F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667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="00F80403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3F77BAF" w14:textId="276843EB" w:rsidR="00FB0C4F" w:rsidRPr="00187697" w:rsidRDefault="00FB0C4F" w:rsidP="00FB0C4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color w:val="FF0000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22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49</w:t>
            </w:r>
          </w:p>
        </w:tc>
      </w:tr>
      <w:tr w:rsidR="00627EA7" w:rsidRPr="00187697" w14:paraId="6AEBD213" w14:textId="77777777" w:rsidTr="715BF489">
        <w:trPr>
          <w:trHeight w:val="23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8206926" w14:textId="77777777" w:rsidR="00627EA7" w:rsidRPr="00187697" w:rsidRDefault="00627EA7" w:rsidP="003D0EBA">
            <w:pPr>
              <w:pStyle w:val="NoSpacing"/>
              <w:ind w:firstLineChars="100" w:firstLine="200"/>
              <w:rPr>
                <w:rFonts w:ascii="Times New Roman" w:hAnsi="Times New Roman" w:cs="Times New Roman"/>
                <w:b/>
                <w:bCs/>
                <w:szCs w:val="20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Cs w:val="20"/>
              </w:rPr>
              <w:t>Secondary endpoint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E6ED5F6" w14:textId="77777777" w:rsidR="00627EA7" w:rsidRPr="00187697" w:rsidRDefault="00627EA7" w:rsidP="003D0EBA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D12FB49" w14:textId="77777777" w:rsidR="00627EA7" w:rsidRPr="00187697" w:rsidRDefault="00627EA7" w:rsidP="003D0EBA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C3EECD8" w14:textId="77777777" w:rsidR="00627EA7" w:rsidRPr="00187697" w:rsidRDefault="00627EA7" w:rsidP="003D0EBA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51105B1" w14:textId="77777777" w:rsidR="00627EA7" w:rsidRPr="00187697" w:rsidRDefault="00627EA7" w:rsidP="003D0EBA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9142E71" w14:textId="77777777" w:rsidR="00627EA7" w:rsidRPr="00187697" w:rsidRDefault="00627EA7" w:rsidP="003D0EBA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6468868" w14:textId="77777777" w:rsidR="00627EA7" w:rsidRPr="00187697" w:rsidRDefault="00627EA7" w:rsidP="003D0EBA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</w:tr>
      <w:tr w:rsidR="00FB0C4F" w:rsidRPr="00187697" w14:paraId="17BD2C2F" w14:textId="77777777" w:rsidTr="715BF489">
        <w:trPr>
          <w:trHeight w:val="23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3E70A00" w14:textId="77777777" w:rsidR="00FB0C4F" w:rsidRPr="00187697" w:rsidRDefault="00FB0C4F" w:rsidP="00FB0C4F">
            <w:pPr>
              <w:pStyle w:val="NoSpacing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hAnsi="Times New Roman" w:cs="Times New Roman"/>
                <w:szCs w:val="20"/>
              </w:rPr>
              <w:t xml:space="preserve">    Arrhythmia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1779FCF" w14:textId="5C7F8F0D" w:rsidR="00FB0C4F" w:rsidRPr="00187697" w:rsidRDefault="00FB0C4F" w:rsidP="00FB0C4F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53A7AC6" w14:textId="02E0CE43" w:rsidR="00FB0C4F" w:rsidRPr="00187697" w:rsidRDefault="00FB0C4F" w:rsidP="00FB0C4F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716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="001F2D1C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4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F84EF13" w14:textId="3F5F473D" w:rsidR="00FB0C4F" w:rsidRPr="00187697" w:rsidRDefault="00FB0C4F" w:rsidP="00FB0C4F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4</w:t>
            </w:r>
            <w:r w:rsidR="00F80403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0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9D4757B" w14:textId="2292FCC9" w:rsidR="00FB0C4F" w:rsidRPr="00187697" w:rsidRDefault="00FB0C4F" w:rsidP="00FB0C4F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3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6ABD7C2" w14:textId="46C9A83D" w:rsidR="00FB0C4F" w:rsidRPr="00187697" w:rsidRDefault="00FB0C4F" w:rsidP="00FB0C4F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668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="00F80403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4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98112DA" w14:textId="04545194" w:rsidR="00FB0C4F" w:rsidRPr="00187697" w:rsidRDefault="00FB0C4F" w:rsidP="00FB0C4F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4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49</w:t>
            </w:r>
          </w:p>
        </w:tc>
      </w:tr>
      <w:tr w:rsidR="00FB0C4F" w:rsidRPr="00187697" w14:paraId="2B6F2EB1" w14:textId="77777777" w:rsidTr="715BF489">
        <w:trPr>
          <w:trHeight w:val="23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F54CBA2" w14:textId="77777777" w:rsidR="00FB0C4F" w:rsidRPr="00187697" w:rsidRDefault="00FB0C4F" w:rsidP="00FB0C4F">
            <w:pPr>
              <w:pStyle w:val="NoSpacing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hAnsi="Times New Roman" w:cs="Times New Roman"/>
                <w:szCs w:val="20"/>
              </w:rPr>
              <w:t xml:space="preserve">    Abdominal pain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314E76A" w14:textId="45251270" w:rsidR="00FB0C4F" w:rsidRPr="00187697" w:rsidRDefault="00FB0C4F" w:rsidP="00FB0C4F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4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3FE6DA7" w14:textId="3AC37FB4" w:rsidR="00FB0C4F" w:rsidRPr="00187697" w:rsidRDefault="00FB0C4F" w:rsidP="00FB0C4F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716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4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2C17696" w14:textId="18FBFFCF" w:rsidR="00FB0C4F" w:rsidRPr="00187697" w:rsidRDefault="00FB0C4F" w:rsidP="00FB0C4F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5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58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2EF3DF2" w14:textId="41E50D4E" w:rsidR="00FB0C4F" w:rsidRPr="00187697" w:rsidRDefault="00FB0C4F" w:rsidP="00FB0C4F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F284482" w14:textId="64622BE5" w:rsidR="00FB0C4F" w:rsidRPr="00187697" w:rsidRDefault="00FB0C4F" w:rsidP="00FB0C4F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67</w:t>
            </w:r>
            <w:r w:rsidR="00F80403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="00F80403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0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6D8EFAA" w14:textId="5BBBA2B2" w:rsidR="00FB0C4F" w:rsidRPr="00187697" w:rsidRDefault="00FB0C4F" w:rsidP="00FB0C4F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49</w:t>
            </w:r>
          </w:p>
        </w:tc>
      </w:tr>
      <w:tr w:rsidR="00144E81" w:rsidRPr="00187697" w14:paraId="40E514D0" w14:textId="77777777" w:rsidTr="715BF489">
        <w:trPr>
          <w:trHeight w:val="23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35EFF49" w14:textId="77777777" w:rsidR="00144E81" w:rsidRPr="00187697" w:rsidRDefault="00144E81" w:rsidP="00144E81">
            <w:pPr>
              <w:pStyle w:val="NoSpacing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hAnsi="Times New Roman" w:cs="Times New Roman"/>
                <w:szCs w:val="20"/>
              </w:rPr>
              <w:t xml:space="preserve">    Constipation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E747C32" w14:textId="41565D10" w:rsidR="00144E81" w:rsidRPr="00187697" w:rsidRDefault="00144E81" w:rsidP="00144E81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7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5CD5A7C" w14:textId="45B2D3D7" w:rsidR="00144E81" w:rsidRPr="00187697" w:rsidRDefault="00144E81" w:rsidP="00144E81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715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3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2153C76" w14:textId="5692B59A" w:rsidR="00144E81" w:rsidRPr="00187697" w:rsidRDefault="00144E81" w:rsidP="00144E81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9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79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3BD468B" w14:textId="2741D2BA" w:rsidR="00144E81" w:rsidRPr="00187697" w:rsidRDefault="00144E81" w:rsidP="00144E81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8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F482DDF" w14:textId="23F17BC2" w:rsidR="00144E81" w:rsidRPr="00187697" w:rsidRDefault="00144E81" w:rsidP="00144E81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670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0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F1482A7" w14:textId="73E1B0D7" w:rsidR="00144E81" w:rsidRPr="00187697" w:rsidRDefault="00144E81" w:rsidP="00144E81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1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94</w:t>
            </w:r>
          </w:p>
        </w:tc>
      </w:tr>
      <w:tr w:rsidR="00144E81" w:rsidRPr="00187697" w14:paraId="3AA015DF" w14:textId="77777777" w:rsidTr="715BF489">
        <w:trPr>
          <w:trHeight w:val="23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F5C48BA" w14:textId="77777777" w:rsidR="00144E81" w:rsidRPr="00187697" w:rsidRDefault="00144E81" w:rsidP="00144E81">
            <w:pPr>
              <w:pStyle w:val="NoSpacing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hAnsi="Times New Roman" w:cs="Times New Roman"/>
                <w:szCs w:val="20"/>
              </w:rPr>
              <w:t xml:space="preserve">    Headache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25EE742" w14:textId="6539AE2E" w:rsidR="00144E81" w:rsidRPr="00187697" w:rsidRDefault="00144E81" w:rsidP="00144E81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4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DDA80BB" w14:textId="1CDF3D08" w:rsidR="00144E81" w:rsidRPr="00187697" w:rsidRDefault="00144E81" w:rsidP="00144E81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712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="001F2D1C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7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28950CB" w14:textId="7E84C9CB" w:rsidR="00144E81" w:rsidRPr="00187697" w:rsidRDefault="00144E81" w:rsidP="00144E81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9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64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8ED3178" w14:textId="5513E53B" w:rsidR="00144E81" w:rsidRPr="00187697" w:rsidRDefault="00144E81" w:rsidP="00144E81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1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E8FAB7F" w14:textId="43267917" w:rsidR="00144E81" w:rsidRPr="00187697" w:rsidRDefault="00144E81" w:rsidP="00144E81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667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0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8B31E58" w14:textId="404B29EF" w:rsidR="00144E81" w:rsidRPr="00187697" w:rsidRDefault="00144E81" w:rsidP="00144E81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6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49</w:t>
            </w:r>
          </w:p>
        </w:tc>
      </w:tr>
      <w:tr w:rsidR="00144E81" w:rsidRPr="00187697" w14:paraId="07463EE9" w14:textId="77777777" w:rsidTr="715BF489">
        <w:trPr>
          <w:trHeight w:val="23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</w:tcPr>
          <w:p w14:paraId="2A73E82D" w14:textId="77777777" w:rsidR="00144E81" w:rsidRPr="00187697" w:rsidRDefault="00144E81" w:rsidP="00144E81">
            <w:pPr>
              <w:pStyle w:val="NoSpacing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hAnsi="Times New Roman" w:cs="Times New Roman"/>
                <w:szCs w:val="20"/>
              </w:rPr>
              <w:t xml:space="preserve">    Hypertension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B9EC9DC" w14:textId="39E1E98F" w:rsidR="00144E81" w:rsidRPr="00187697" w:rsidRDefault="00144E81" w:rsidP="00144E81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0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5B2C9A6" w14:textId="454113F4" w:rsidR="00144E81" w:rsidRPr="00187697" w:rsidRDefault="00144E81" w:rsidP="00144E81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721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="001F2D1C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6EEBF25" w14:textId="6B943A58" w:rsidR="00144E81" w:rsidRPr="00187697" w:rsidRDefault="00144E81" w:rsidP="00144E81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="00F80403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00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027C01D" w14:textId="75DDDE2B" w:rsidR="00144E81" w:rsidRPr="00187697" w:rsidRDefault="00144E81" w:rsidP="00144E81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2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001F1ED" w14:textId="7E4FD8C0" w:rsidR="00144E81" w:rsidRPr="00187697" w:rsidRDefault="00144E81" w:rsidP="00144E81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668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="00F80403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8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5AADF54" w14:textId="74FDDD37" w:rsidR="00144E81" w:rsidRPr="00187697" w:rsidRDefault="00144E81" w:rsidP="00144E81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99</w:t>
            </w:r>
          </w:p>
        </w:tc>
      </w:tr>
      <w:tr w:rsidR="00D75F55" w:rsidRPr="00187697" w14:paraId="744CBE2C" w14:textId="77777777" w:rsidTr="715BF489">
        <w:trPr>
          <w:trHeight w:val="235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CE81643" w14:textId="77777777" w:rsidR="00D75F55" w:rsidRPr="00187697" w:rsidRDefault="00D75F55" w:rsidP="00D75F55">
            <w:pPr>
              <w:pStyle w:val="NoSpacing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hAnsi="Times New Roman" w:cs="Times New Roman"/>
                <w:szCs w:val="20"/>
              </w:rPr>
              <w:t xml:space="preserve">    Nausea vomiting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EAAC2DB" w14:textId="38767218" w:rsidR="00D75F55" w:rsidRPr="00187697" w:rsidRDefault="00D75F55" w:rsidP="00D75F55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2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8024671" w14:textId="3F56379E" w:rsidR="00D75F55" w:rsidRPr="00187697" w:rsidRDefault="00D75F55" w:rsidP="00D75F55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712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="001F2D1C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2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A5532B1" w14:textId="4DA2D07A" w:rsidR="00D75F55" w:rsidRPr="00187697" w:rsidRDefault="00D75F55" w:rsidP="00D75F55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6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85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186A1BE" w14:textId="3A983E28" w:rsidR="00D75F55" w:rsidRPr="00187697" w:rsidRDefault="00D75F55" w:rsidP="00D75F55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4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4F7D004" w14:textId="6FD8DDC6" w:rsidR="00D75F55" w:rsidRPr="00187697" w:rsidRDefault="00D75F55" w:rsidP="00D75F55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668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3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1F3E2B3" w14:textId="1F12E4E5" w:rsidR="00D75F55" w:rsidRPr="00187697" w:rsidRDefault="00D75F55" w:rsidP="00D75F55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20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95</w:t>
            </w:r>
          </w:p>
        </w:tc>
      </w:tr>
      <w:tr w:rsidR="00D75F55" w:rsidRPr="00187697" w14:paraId="4B5E85CD" w14:textId="77777777" w:rsidTr="715BF489">
        <w:trPr>
          <w:trHeight w:val="235"/>
          <w:jc w:val="center"/>
        </w:trPr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F289353" w14:textId="77777777" w:rsidR="00D75F55" w:rsidRPr="00187697" w:rsidRDefault="00D75F55" w:rsidP="00D75F55">
            <w:pPr>
              <w:pStyle w:val="NoSpacing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hAnsi="Times New Roman" w:cs="Times New Roman"/>
                <w:szCs w:val="20"/>
              </w:rPr>
              <w:t xml:space="preserve">    Seizure</w:t>
            </w:r>
          </w:p>
        </w:tc>
        <w:tc>
          <w:tcPr>
            <w:tcW w:w="1835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2A89C04" w14:textId="447F9C65" w:rsidR="00D75F55" w:rsidRPr="00187697" w:rsidRDefault="00D75F55" w:rsidP="00D75F55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5</w:t>
            </w:r>
          </w:p>
        </w:tc>
        <w:tc>
          <w:tcPr>
            <w:tcW w:w="1835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975F628" w14:textId="6A12E8C2" w:rsidR="00D75F55" w:rsidRPr="00187697" w:rsidRDefault="00D75F55" w:rsidP="00D75F55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703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="001F2D1C"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3</w:t>
            </w:r>
          </w:p>
        </w:tc>
        <w:tc>
          <w:tcPr>
            <w:tcW w:w="1835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D7138EA" w14:textId="09399091" w:rsidR="00D75F55" w:rsidRPr="00187697" w:rsidRDefault="00D75F55" w:rsidP="00D75F55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21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33</w:t>
            </w:r>
          </w:p>
        </w:tc>
        <w:tc>
          <w:tcPr>
            <w:tcW w:w="1835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BA167CA" w14:textId="46F988FD" w:rsidR="00D75F55" w:rsidRPr="00187697" w:rsidRDefault="00D75F55" w:rsidP="00D75F55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5</w:t>
            </w:r>
          </w:p>
        </w:tc>
        <w:tc>
          <w:tcPr>
            <w:tcW w:w="1835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A1770BE" w14:textId="3FD53691" w:rsidR="00D75F55" w:rsidRPr="00187697" w:rsidRDefault="00D75F55" w:rsidP="00D75F55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656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4</w:t>
            </w:r>
          </w:p>
        </w:tc>
        <w:tc>
          <w:tcPr>
            <w:tcW w:w="1836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04D2A5A" w14:textId="677B2B48" w:rsidR="00D75F55" w:rsidRPr="00187697" w:rsidRDefault="00D75F55" w:rsidP="00D75F55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22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85</w:t>
            </w:r>
          </w:p>
        </w:tc>
      </w:tr>
      <w:tr w:rsidR="00D75F55" w:rsidRPr="00187697" w14:paraId="7924E120" w14:textId="77777777" w:rsidTr="715BF489">
        <w:trPr>
          <w:trHeight w:val="235"/>
          <w:jc w:val="center"/>
        </w:trPr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43FF1C7" w14:textId="77777777" w:rsidR="00D75F55" w:rsidRPr="00187697" w:rsidRDefault="00D75F55" w:rsidP="00D75F55">
            <w:pPr>
              <w:pStyle w:val="NoSpacing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hAnsi="Times New Roman" w:cs="Times New Roman"/>
                <w:szCs w:val="20"/>
              </w:rPr>
              <w:t xml:space="preserve">    Traumatic injury</w:t>
            </w:r>
          </w:p>
        </w:tc>
        <w:tc>
          <w:tcPr>
            <w:tcW w:w="1835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42B0CC7" w14:textId="6A986538" w:rsidR="00D75F55" w:rsidRPr="00187697" w:rsidRDefault="00D75F55" w:rsidP="00D75F55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3</w:t>
            </w:r>
          </w:p>
        </w:tc>
        <w:tc>
          <w:tcPr>
            <w:tcW w:w="1835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295EB96" w14:textId="3994351E" w:rsidR="00D75F55" w:rsidRPr="00187697" w:rsidRDefault="00D75F55" w:rsidP="00D75F55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714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0</w:t>
            </w:r>
          </w:p>
        </w:tc>
        <w:tc>
          <w:tcPr>
            <w:tcW w:w="1835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C7BA34B" w14:textId="2F32B744" w:rsidR="00D75F55" w:rsidRPr="00187697" w:rsidRDefault="00D75F55" w:rsidP="00D75F55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4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2</w:t>
            </w:r>
            <w:r w:rsidR="006D27D7">
              <w:rPr>
                <w:rFonts w:ascii="Times New Roman" w:eastAsia="맑은 고딕" w:hAnsi="Times New Roman" w:cs="Times New Roman"/>
                <w:color w:val="000000"/>
                <w:szCs w:val="20"/>
              </w:rPr>
              <w:t>0</w:t>
            </w:r>
          </w:p>
        </w:tc>
        <w:tc>
          <w:tcPr>
            <w:tcW w:w="1835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E34713A" w14:textId="59171521" w:rsidR="00D75F55" w:rsidRPr="00187697" w:rsidRDefault="00D75F55" w:rsidP="00D75F55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</w:t>
            </w:r>
          </w:p>
        </w:tc>
        <w:tc>
          <w:tcPr>
            <w:tcW w:w="1835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CE89703" w14:textId="62B5E789" w:rsidR="00D75F55" w:rsidRPr="00187697" w:rsidRDefault="00D75F55" w:rsidP="00D75F55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670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7</w:t>
            </w:r>
          </w:p>
        </w:tc>
        <w:tc>
          <w:tcPr>
            <w:tcW w:w="1836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1F618DF" w14:textId="10F9437C" w:rsidR="00D75F55" w:rsidRPr="00187697" w:rsidRDefault="00D75F55" w:rsidP="00D75F55">
            <w:pPr>
              <w:pStyle w:val="NoSpacing"/>
              <w:jc w:val="center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49</w:t>
            </w:r>
          </w:p>
        </w:tc>
      </w:tr>
      <w:tr w:rsidR="004A57B8" w:rsidRPr="00187697" w14:paraId="1C3FCABC" w14:textId="77777777" w:rsidTr="715BF489">
        <w:trPr>
          <w:trHeight w:val="235"/>
          <w:jc w:val="center"/>
        </w:trPr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</w:tcPr>
          <w:p w14:paraId="1A9EACCF" w14:textId="57E87928" w:rsidR="004A57B8" w:rsidRPr="00187697" w:rsidRDefault="004A57B8" w:rsidP="004A57B8">
            <w:pPr>
              <w:pStyle w:val="NoSpacing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hAnsi="Times New Roman" w:cs="Times New Roman"/>
                <w:szCs w:val="20"/>
              </w:rPr>
              <w:t xml:space="preserve">    Tremor</w:t>
            </w:r>
          </w:p>
        </w:tc>
        <w:tc>
          <w:tcPr>
            <w:tcW w:w="1835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4583B45" w14:textId="0C7CD8D6" w:rsidR="004A57B8" w:rsidRPr="00187697" w:rsidRDefault="004A57B8" w:rsidP="004A57B8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7</w:t>
            </w:r>
          </w:p>
        </w:tc>
        <w:tc>
          <w:tcPr>
            <w:tcW w:w="1835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7E69723" w14:textId="712CAB6B" w:rsidR="004A57B8" w:rsidRPr="00187697" w:rsidRDefault="004A57B8" w:rsidP="004A57B8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713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</w:t>
            </w:r>
          </w:p>
        </w:tc>
        <w:tc>
          <w:tcPr>
            <w:tcW w:w="1835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4410816" w14:textId="2D94060D" w:rsidR="004A57B8" w:rsidRPr="00187697" w:rsidRDefault="004A57B8" w:rsidP="004A57B8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9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82</w:t>
            </w:r>
          </w:p>
        </w:tc>
        <w:tc>
          <w:tcPr>
            <w:tcW w:w="1835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DDFFCD3" w14:textId="46F8657B" w:rsidR="004A57B8" w:rsidRPr="00187697" w:rsidRDefault="004A57B8" w:rsidP="004A57B8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3</w:t>
            </w:r>
          </w:p>
        </w:tc>
        <w:tc>
          <w:tcPr>
            <w:tcW w:w="1835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4F2F368" w14:textId="29524773" w:rsidR="004A57B8" w:rsidRPr="00187697" w:rsidRDefault="004A57B8" w:rsidP="004A57B8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660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0</w:t>
            </w:r>
          </w:p>
        </w:tc>
        <w:tc>
          <w:tcPr>
            <w:tcW w:w="1836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770C4EE" w14:textId="11D3A600" w:rsidR="004A57B8" w:rsidRPr="00187697" w:rsidRDefault="004A57B8" w:rsidP="004A57B8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19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70</w:t>
            </w:r>
          </w:p>
        </w:tc>
      </w:tr>
      <w:tr w:rsidR="004A57B8" w:rsidRPr="00187697" w14:paraId="6E77E888" w14:textId="77777777" w:rsidTr="715BF489">
        <w:trPr>
          <w:trHeight w:val="235"/>
          <w:jc w:val="center"/>
        </w:trPr>
        <w:tc>
          <w:tcPr>
            <w:tcW w:w="2552" w:type="dxa"/>
            <w:tcBorders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</w:tcPr>
          <w:p w14:paraId="16DD78B8" w14:textId="77777777" w:rsidR="004A57B8" w:rsidRPr="00187697" w:rsidRDefault="004A57B8" w:rsidP="004A57B8">
            <w:pPr>
              <w:pStyle w:val="NoSpacing"/>
              <w:rPr>
                <w:rFonts w:ascii="Times New Roman" w:hAnsi="Times New Roman" w:cs="Times New Roman"/>
                <w:b/>
                <w:bCs/>
                <w:szCs w:val="20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Cs w:val="20"/>
              </w:rPr>
              <w:t xml:space="preserve">  Negative control outcome</w:t>
            </w:r>
          </w:p>
        </w:tc>
        <w:tc>
          <w:tcPr>
            <w:tcW w:w="1835" w:type="dxa"/>
            <w:tcBorders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96CFA7E" w14:textId="67F05B09" w:rsidR="004A57B8" w:rsidRPr="00187697" w:rsidRDefault="004A57B8" w:rsidP="004A57B8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4</w:t>
            </w:r>
          </w:p>
        </w:tc>
        <w:tc>
          <w:tcPr>
            <w:tcW w:w="1835" w:type="dxa"/>
            <w:tcBorders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4D290D5" w14:textId="6DE3C1A7" w:rsidR="004A57B8" w:rsidRPr="00187697" w:rsidRDefault="004A57B8" w:rsidP="004A57B8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716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4</w:t>
            </w:r>
          </w:p>
        </w:tc>
        <w:tc>
          <w:tcPr>
            <w:tcW w:w="1835" w:type="dxa"/>
            <w:tcBorders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D0B2C25" w14:textId="04F92464" w:rsidR="004A57B8" w:rsidRPr="00187697" w:rsidRDefault="004A57B8" w:rsidP="004A57B8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5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58</w:t>
            </w:r>
          </w:p>
        </w:tc>
        <w:tc>
          <w:tcPr>
            <w:tcW w:w="1835" w:type="dxa"/>
            <w:tcBorders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0A96F84" w14:textId="7F86717E" w:rsidR="004A57B8" w:rsidRPr="00187697" w:rsidRDefault="004A57B8" w:rsidP="004A57B8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2</w:t>
            </w:r>
          </w:p>
        </w:tc>
        <w:tc>
          <w:tcPr>
            <w:tcW w:w="1835" w:type="dxa"/>
            <w:tcBorders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F280042" w14:textId="40DEC49B" w:rsidR="004A57B8" w:rsidRPr="00187697" w:rsidRDefault="004A57B8" w:rsidP="004A57B8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669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2</w:t>
            </w:r>
          </w:p>
        </w:tc>
        <w:tc>
          <w:tcPr>
            <w:tcW w:w="1836" w:type="dxa"/>
            <w:tcBorders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C9EADA1" w14:textId="74AA8100" w:rsidR="004A57B8" w:rsidRPr="00187697" w:rsidRDefault="004A57B8" w:rsidP="004A57B8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Cs w:val="20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Cs w:val="20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Cs w:val="20"/>
              </w:rPr>
              <w:t>99</w:t>
            </w:r>
          </w:p>
        </w:tc>
      </w:tr>
      <w:tr w:rsidR="004A57B8" w:rsidRPr="00187697" w14:paraId="40774CB4" w14:textId="77777777" w:rsidTr="715BF489">
        <w:trPr>
          <w:trHeight w:val="233"/>
          <w:jc w:val="center"/>
        </w:trPr>
        <w:tc>
          <w:tcPr>
            <w:tcW w:w="13563" w:type="dxa"/>
            <w:gridSpan w:val="7"/>
            <w:tcBorders>
              <w:top w:val="single" w:sz="8" w:space="0" w:color="000000" w:themeColor="text1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9208ABE" w14:textId="3E6FBE20" w:rsidR="004A57B8" w:rsidRPr="00187697" w:rsidRDefault="004A57B8" w:rsidP="004A57B8">
            <w:pPr>
              <w:pStyle w:val="NoSpacing"/>
              <w:rPr>
                <w:rFonts w:ascii="Times New Roman" w:hAnsi="Times New Roman" w:cs="Times New Roman"/>
                <w:szCs w:val="20"/>
              </w:rPr>
            </w:pPr>
            <w:r w:rsidRPr="00187697">
              <w:rPr>
                <w:rFonts w:ascii="Times New Roman" w:hAnsi="Times New Roman" w:cs="Times New Roman"/>
                <w:szCs w:val="20"/>
                <w:vertAlign w:val="superscript"/>
              </w:rPr>
              <w:t>§</w:t>
            </w:r>
            <w:r w:rsidRPr="00187697">
              <w:rPr>
                <w:rFonts w:ascii="Times New Roman" w:hAnsi="Times New Roman" w:cs="Times New Roman"/>
                <w:szCs w:val="20"/>
              </w:rPr>
              <w:t xml:space="preserve">Incidence rate </w:t>
            </w:r>
            <w:r>
              <w:rPr>
                <w:rFonts w:ascii="Times New Roman" w:hAnsi="Times New Roman" w:cs="Times New Roman"/>
                <w:szCs w:val="20"/>
              </w:rPr>
              <w:t>was</w:t>
            </w:r>
            <w:r w:rsidRPr="00187697">
              <w:rPr>
                <w:rFonts w:ascii="Times New Roman" w:hAnsi="Times New Roman" w:cs="Times New Roman"/>
                <w:szCs w:val="20"/>
              </w:rPr>
              <w:t xml:space="preserve"> calculated as case per 1 000 person</w:t>
            </w:r>
            <w:r>
              <w:rPr>
                <w:rFonts w:ascii="Times New Roman" w:hAnsi="Times New Roman" w:cs="Times New Roman"/>
                <w:szCs w:val="20"/>
              </w:rPr>
              <w:t>–</w:t>
            </w:r>
            <w:r w:rsidRPr="00187697">
              <w:rPr>
                <w:rFonts w:ascii="Times New Roman" w:hAnsi="Times New Roman" w:cs="Times New Roman"/>
                <w:szCs w:val="20"/>
              </w:rPr>
              <w:t>years; Negative control outcome indicates respiratory tract infection.</w:t>
            </w:r>
          </w:p>
        </w:tc>
      </w:tr>
    </w:tbl>
    <w:p w14:paraId="28D5067B" w14:textId="77777777" w:rsidR="00126076" w:rsidRPr="00187697" w:rsidRDefault="00126076">
      <w:pPr>
        <w:rPr>
          <w:rFonts w:ascii="Times New Roman" w:hAnsi="Times New Roman" w:cs="Times New Roman"/>
          <w:b/>
          <w:bCs/>
          <w:szCs w:val="20"/>
        </w:rPr>
      </w:pPr>
      <w:r w:rsidRPr="00187697">
        <w:rPr>
          <w:rFonts w:ascii="Times New Roman" w:hAnsi="Times New Roman" w:cs="Times New Roman"/>
        </w:rPr>
        <w:br w:type="page"/>
      </w:r>
    </w:p>
    <w:p w14:paraId="4C00666A" w14:textId="0B3B98B1" w:rsidR="00343589" w:rsidRPr="00187697" w:rsidRDefault="00343589" w:rsidP="00343589">
      <w:pPr>
        <w:pStyle w:val="Caption"/>
        <w:keepNext/>
        <w:rPr>
          <w:rFonts w:ascii="Times New Roman" w:hAnsi="Times New Roman" w:cs="Times New Roman"/>
        </w:rPr>
      </w:pPr>
      <w:r w:rsidRPr="00187697">
        <w:rPr>
          <w:rFonts w:ascii="Times New Roman" w:hAnsi="Times New Roman" w:cs="Times New Roman"/>
        </w:rPr>
        <w:lastRenderedPageBreak/>
        <w:t xml:space="preserve">Table </w:t>
      </w:r>
      <w:r w:rsidR="00281B72">
        <w:rPr>
          <w:rFonts w:ascii="Times New Roman" w:hAnsi="Times New Roman" w:cs="Times New Roman"/>
        </w:rPr>
        <w:t>S</w:t>
      </w:r>
      <w:r w:rsidR="00921547" w:rsidRPr="00187697">
        <w:rPr>
          <w:rFonts w:ascii="Times New Roman" w:hAnsi="Times New Roman" w:cs="Times New Roman"/>
        </w:rPr>
        <w:t>4</w:t>
      </w:r>
      <w:r w:rsidRPr="00187697">
        <w:rPr>
          <w:rFonts w:ascii="Times New Roman" w:hAnsi="Times New Roman" w:cs="Times New Roman"/>
        </w:rPr>
        <w:t xml:space="preserve">. Risk of outcome events between the SSRI </w:t>
      </w:r>
      <w:r w:rsidR="003F663E" w:rsidRPr="00187697">
        <w:rPr>
          <w:rFonts w:ascii="Times New Roman" w:hAnsi="Times New Roman" w:cs="Times New Roman"/>
        </w:rPr>
        <w:t>and</w:t>
      </w:r>
      <w:r w:rsidRPr="00187697">
        <w:rPr>
          <w:rFonts w:ascii="Times New Roman" w:hAnsi="Times New Roman" w:cs="Times New Roman"/>
        </w:rPr>
        <w:t xml:space="preserve"> MPH alone group</w:t>
      </w:r>
      <w:r w:rsidR="003F663E" w:rsidRPr="00187697">
        <w:rPr>
          <w:rFonts w:ascii="Times New Roman" w:hAnsi="Times New Roman" w:cs="Times New Roman"/>
        </w:rPr>
        <w:t>s</w:t>
      </w:r>
      <w:r w:rsidRPr="00187697">
        <w:rPr>
          <w:rFonts w:ascii="Times New Roman" w:hAnsi="Times New Roman" w:cs="Times New Roman"/>
        </w:rPr>
        <w:t xml:space="preserve"> in the subgroup</w:t>
      </w:r>
      <w:r w:rsidR="003F663E" w:rsidRPr="00187697">
        <w:rPr>
          <w:rFonts w:ascii="Times New Roman" w:hAnsi="Times New Roman" w:cs="Times New Roman"/>
        </w:rPr>
        <w:t xml:space="preserve"> analysis by sex</w:t>
      </w:r>
    </w:p>
    <w:tbl>
      <w:tblPr>
        <w:tblW w:w="12975" w:type="dxa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2600"/>
        <w:gridCol w:w="1511"/>
        <w:gridCol w:w="2081"/>
        <w:gridCol w:w="1555"/>
        <w:gridCol w:w="1609"/>
        <w:gridCol w:w="1945"/>
        <w:gridCol w:w="1674"/>
      </w:tblGrid>
      <w:tr w:rsidR="00AF2553" w:rsidRPr="00187697" w14:paraId="7CFF66B5" w14:textId="77777777" w:rsidTr="715BF489">
        <w:trPr>
          <w:trHeight w:val="233"/>
          <w:jc w:val="center"/>
        </w:trPr>
        <w:tc>
          <w:tcPr>
            <w:tcW w:w="2600" w:type="dxa"/>
            <w:vMerge w:val="restart"/>
            <w:tcBorders>
              <w:top w:val="single" w:sz="8" w:space="0" w:color="000000" w:themeColor="text1"/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09B1FF1A" w14:textId="5B5E59E7" w:rsidR="00AF2553" w:rsidRPr="00187697" w:rsidRDefault="00AF2553" w:rsidP="00454B86">
            <w:pPr>
              <w:pStyle w:val="NoSpacing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Outcomes</w:t>
            </w:r>
          </w:p>
        </w:tc>
        <w:tc>
          <w:tcPr>
            <w:tcW w:w="5147" w:type="dxa"/>
            <w:gridSpan w:val="3"/>
            <w:tcBorders>
              <w:top w:val="single" w:sz="8" w:space="0" w:color="000000" w:themeColor="text1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</w:tcPr>
          <w:p w14:paraId="2C393083" w14:textId="3E78BC2B" w:rsidR="00AF2553" w:rsidRPr="00187697" w:rsidRDefault="00AF2553" w:rsidP="00454B86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Male subgroup</w:t>
            </w:r>
          </w:p>
        </w:tc>
        <w:tc>
          <w:tcPr>
            <w:tcW w:w="5228" w:type="dxa"/>
            <w:gridSpan w:val="3"/>
            <w:tcBorders>
              <w:top w:val="single" w:sz="8" w:space="0" w:color="000000" w:themeColor="text1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</w:tcPr>
          <w:p w14:paraId="09AAEAD3" w14:textId="0ED831D1" w:rsidR="00AF2553" w:rsidRPr="00187697" w:rsidRDefault="00AF2553" w:rsidP="00454B86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emale subgroup</w:t>
            </w:r>
          </w:p>
        </w:tc>
      </w:tr>
      <w:tr w:rsidR="00AF2553" w:rsidRPr="00187697" w14:paraId="5D5813C9" w14:textId="77777777" w:rsidTr="715BF489">
        <w:trPr>
          <w:trHeight w:val="233"/>
          <w:jc w:val="center"/>
        </w:trPr>
        <w:tc>
          <w:tcPr>
            <w:tcW w:w="2600" w:type="dxa"/>
            <w:vMerge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665D404" w14:textId="29765C3A" w:rsidR="00AF2553" w:rsidRPr="00187697" w:rsidRDefault="00AF2553" w:rsidP="00454B86">
            <w:pPr>
              <w:pStyle w:val="NoSpacing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3592" w:type="dxa"/>
            <w:gridSpan w:val="2"/>
            <w:tcBorders>
              <w:top w:val="single" w:sz="8" w:space="0" w:color="000000" w:themeColor="text1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B8364C9" w14:textId="65ECD342" w:rsidR="00AF2553" w:rsidRPr="00187697" w:rsidRDefault="00AF2553" w:rsidP="00454B86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Incidence Rate</w:t>
            </w:r>
            <w:r w:rsidR="007F2670" w:rsidRPr="0066740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§</w:t>
            </w:r>
          </w:p>
        </w:tc>
        <w:tc>
          <w:tcPr>
            <w:tcW w:w="1555" w:type="dxa"/>
            <w:vMerge w:val="restart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ABE49DD" w14:textId="77777777" w:rsidR="00AF2553" w:rsidRPr="00187697" w:rsidRDefault="00AF2553" w:rsidP="00454B86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HR [95% CI]</w:t>
            </w:r>
          </w:p>
        </w:tc>
        <w:tc>
          <w:tcPr>
            <w:tcW w:w="3554" w:type="dxa"/>
            <w:gridSpan w:val="2"/>
            <w:tcBorders>
              <w:top w:val="single" w:sz="8" w:space="0" w:color="000000" w:themeColor="text1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1246AC4" w14:textId="497187A8" w:rsidR="00AF2553" w:rsidRPr="00187697" w:rsidRDefault="00AF2553" w:rsidP="00454B86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Incidence Rate</w:t>
            </w:r>
            <w:r w:rsidR="007F2670" w:rsidRPr="0066740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§</w:t>
            </w:r>
          </w:p>
        </w:tc>
        <w:tc>
          <w:tcPr>
            <w:tcW w:w="1674" w:type="dxa"/>
            <w:vMerge w:val="restart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D20C5FC" w14:textId="77777777" w:rsidR="00AF2553" w:rsidRPr="00187697" w:rsidRDefault="00AF2553" w:rsidP="00454B86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HR [95% CI]</w:t>
            </w:r>
          </w:p>
        </w:tc>
      </w:tr>
      <w:tr w:rsidR="00AF2553" w:rsidRPr="00187697" w14:paraId="2B7E4FA5" w14:textId="77777777" w:rsidTr="715BF489">
        <w:trPr>
          <w:trHeight w:val="353"/>
          <w:jc w:val="center"/>
        </w:trPr>
        <w:tc>
          <w:tcPr>
            <w:tcW w:w="0" w:type="auto"/>
            <w:vMerge/>
            <w:vAlign w:val="center"/>
            <w:hideMark/>
          </w:tcPr>
          <w:p w14:paraId="16FBEB8D" w14:textId="77777777" w:rsidR="00AF2553" w:rsidRPr="00187697" w:rsidRDefault="00AF2553" w:rsidP="0037325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511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988386B" w14:textId="179E5BD4" w:rsidR="00AF2553" w:rsidRPr="00187697" w:rsidRDefault="00AF2553" w:rsidP="00373252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SSRI</w:t>
            </w:r>
          </w:p>
          <w:p w14:paraId="59E9438D" w14:textId="3D166FB5" w:rsidR="00AF2553" w:rsidRPr="00187697" w:rsidRDefault="00AF2553" w:rsidP="00373252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(n = 1</w:t>
            </w:r>
            <w:r w:rsidR="00C065B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,</w:t>
            </w:r>
            <w:r w:rsidR="00115E6C"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507</w:t>
            </w:r>
            <w:r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)</w:t>
            </w:r>
          </w:p>
        </w:tc>
        <w:tc>
          <w:tcPr>
            <w:tcW w:w="2081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4D15A87" w14:textId="53CBBFA3" w:rsidR="00AF2553" w:rsidRPr="00187697" w:rsidRDefault="00AF2553" w:rsidP="00373252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MPH</w:t>
            </w:r>
            <w:r w:rsidR="00624EA8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–</w:t>
            </w:r>
            <w:r w:rsidR="00570F13"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only</w:t>
            </w:r>
          </w:p>
          <w:p w14:paraId="4E8AD2DF" w14:textId="40A4E414" w:rsidR="00AF2553" w:rsidRPr="00187697" w:rsidRDefault="00AF2553" w:rsidP="00373252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(Reference, n = </w:t>
            </w:r>
            <w:r w:rsidR="00AC0835"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1</w:t>
            </w:r>
            <w:r w:rsidR="00C065B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,</w:t>
            </w:r>
            <w:r w:rsidR="00115E6C"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507</w:t>
            </w:r>
            <w:r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)</w:t>
            </w:r>
          </w:p>
        </w:tc>
        <w:tc>
          <w:tcPr>
            <w:tcW w:w="0" w:type="auto"/>
            <w:vMerge/>
            <w:vAlign w:val="center"/>
            <w:hideMark/>
          </w:tcPr>
          <w:p w14:paraId="3EC88915" w14:textId="77777777" w:rsidR="00AF2553" w:rsidRPr="00187697" w:rsidRDefault="00AF2553" w:rsidP="00373252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1609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</w:tcPr>
          <w:p w14:paraId="16E42D05" w14:textId="31359967" w:rsidR="00AF2553" w:rsidRPr="00187697" w:rsidRDefault="00AF2553" w:rsidP="00373252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SSRI</w:t>
            </w:r>
          </w:p>
          <w:p w14:paraId="5E3BCE75" w14:textId="3A487790" w:rsidR="00AF2553" w:rsidRPr="00187697" w:rsidRDefault="00AF2553" w:rsidP="00373252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(n =</w:t>
            </w:r>
            <w:r w:rsidR="003E2AFB"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 </w:t>
            </w:r>
            <w:r w:rsidR="00003246"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1</w:t>
            </w:r>
            <w:r w:rsidR="00C065B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,</w:t>
            </w:r>
            <w:r w:rsidR="007132CE"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081</w:t>
            </w:r>
            <w:r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)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</w:tcPr>
          <w:p w14:paraId="61462D66" w14:textId="3A393493" w:rsidR="00570F13" w:rsidRPr="00187697" w:rsidRDefault="00570F13" w:rsidP="00570F13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MPH</w:t>
            </w:r>
            <w:r w:rsidR="00624EA8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–</w:t>
            </w:r>
            <w:r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only</w:t>
            </w:r>
          </w:p>
          <w:p w14:paraId="4D69DD43" w14:textId="63F634ED" w:rsidR="00AF2553" w:rsidRPr="00187697" w:rsidRDefault="00AF2553" w:rsidP="00373252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(Reference, n =</w:t>
            </w:r>
            <w:r w:rsidR="003E2AFB"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 </w:t>
            </w:r>
            <w:r w:rsidR="00003246"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1</w:t>
            </w:r>
            <w:r w:rsidR="00C065B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,</w:t>
            </w:r>
            <w:r w:rsidR="007132CE"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081</w:t>
            </w:r>
            <w:r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)</w:t>
            </w:r>
          </w:p>
        </w:tc>
        <w:tc>
          <w:tcPr>
            <w:tcW w:w="0" w:type="auto"/>
            <w:vMerge/>
            <w:vAlign w:val="center"/>
            <w:hideMark/>
          </w:tcPr>
          <w:p w14:paraId="715A2D07" w14:textId="77777777" w:rsidR="00AF2553" w:rsidRPr="00187697" w:rsidRDefault="00AF2553" w:rsidP="0037325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373252" w:rsidRPr="00187697" w14:paraId="5E8D6D17" w14:textId="77777777" w:rsidTr="715BF489">
        <w:trPr>
          <w:trHeight w:val="233"/>
          <w:jc w:val="center"/>
        </w:trPr>
        <w:tc>
          <w:tcPr>
            <w:tcW w:w="12975" w:type="dxa"/>
            <w:gridSpan w:val="7"/>
            <w:tcBorders>
              <w:top w:val="single" w:sz="8" w:space="0" w:color="000000" w:themeColor="text1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7C22836" w14:textId="604B019C" w:rsidR="00373252" w:rsidRPr="00187697" w:rsidRDefault="00E570BD" w:rsidP="00373252">
            <w:pPr>
              <w:pStyle w:val="NoSpacing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  Primary endpoint</w:t>
            </w:r>
          </w:p>
        </w:tc>
      </w:tr>
      <w:tr w:rsidR="00F808CF" w:rsidRPr="00187697" w14:paraId="744BC25D" w14:textId="77777777" w:rsidTr="715BF489">
        <w:trPr>
          <w:trHeight w:val="235"/>
          <w:jc w:val="center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29F0483" w14:textId="77777777" w:rsidR="00F808CF" w:rsidRPr="00187697" w:rsidRDefault="00F808CF" w:rsidP="00F808CF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sz w:val="18"/>
                <w:szCs w:val="18"/>
              </w:rPr>
              <w:t xml:space="preserve">    Mania</w:t>
            </w: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97D0AC7" w14:textId="12D0B4EB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4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5</w:t>
            </w:r>
          </w:p>
        </w:tc>
        <w:tc>
          <w:tcPr>
            <w:tcW w:w="2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D13516E" w14:textId="424BA763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4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3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927BA55" w14:textId="7BF1BC0A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0 [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7</w:t>
            </w:r>
            <w:r w:rsidR="001546B9"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99]</w:t>
            </w:r>
          </w:p>
        </w:tc>
        <w:tc>
          <w:tcPr>
            <w:tcW w:w="1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42432C2" w14:textId="23F79613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1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9</w:t>
            </w:r>
          </w:p>
        </w:tc>
        <w:tc>
          <w:tcPr>
            <w:tcW w:w="1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BBC1B2F" w14:textId="3499E423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6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69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A6BCAB1" w14:textId="4395C283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4 [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</w:t>
            </w:r>
            <w:r w:rsidR="00105DA2"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2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91]</w:t>
            </w:r>
          </w:p>
        </w:tc>
      </w:tr>
      <w:tr w:rsidR="00F808CF" w:rsidRPr="00187697" w14:paraId="1C2DAE9E" w14:textId="77777777" w:rsidTr="715BF489">
        <w:trPr>
          <w:trHeight w:val="235"/>
          <w:jc w:val="center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96C505D" w14:textId="77777777" w:rsidR="00F808CF" w:rsidRPr="00187697" w:rsidRDefault="00F808CF" w:rsidP="00F808CF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sz w:val="18"/>
                <w:szCs w:val="18"/>
              </w:rPr>
              <w:t xml:space="preserve">    Psychosis</w:t>
            </w: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B53CCE2" w14:textId="26E44FAB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3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8</w:t>
            </w:r>
          </w:p>
        </w:tc>
        <w:tc>
          <w:tcPr>
            <w:tcW w:w="2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8E7F6C9" w14:textId="35D67521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5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8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5F33A16" w14:textId="7A1121E0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68 [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5</w:t>
            </w:r>
            <w:r w:rsidR="001546B9"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9]</w:t>
            </w:r>
          </w:p>
        </w:tc>
        <w:tc>
          <w:tcPr>
            <w:tcW w:w="1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F083942" w14:textId="017D48D8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8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56</w:t>
            </w:r>
          </w:p>
        </w:tc>
        <w:tc>
          <w:tcPr>
            <w:tcW w:w="1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9895599" w14:textId="0A90A221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4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</w:t>
            </w:r>
            <w:r w:rsidR="00003246"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4A58009" w14:textId="293C7CB9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53 [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3</w:t>
            </w:r>
            <w:r w:rsidR="00105DA2"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2]</w:t>
            </w:r>
          </w:p>
        </w:tc>
      </w:tr>
      <w:tr w:rsidR="00F808CF" w:rsidRPr="00187697" w14:paraId="28DE2D2A" w14:textId="77777777" w:rsidTr="715BF489">
        <w:trPr>
          <w:trHeight w:val="235"/>
          <w:jc w:val="center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F90929B" w14:textId="77777777" w:rsidR="00F808CF" w:rsidRPr="00187697" w:rsidRDefault="00F808CF" w:rsidP="00F808CF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sz w:val="18"/>
                <w:szCs w:val="18"/>
              </w:rPr>
              <w:t xml:space="preserve">    Sleep disorder</w:t>
            </w: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855086C" w14:textId="05C4F94B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7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97</w:t>
            </w:r>
          </w:p>
        </w:tc>
        <w:tc>
          <w:tcPr>
            <w:tcW w:w="2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130CEFB" w14:textId="39566EA2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6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8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881526C" w14:textId="1C2DEDA4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2 [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58</w:t>
            </w:r>
            <w:r w:rsidR="001546B9"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3]</w:t>
            </w:r>
          </w:p>
        </w:tc>
        <w:tc>
          <w:tcPr>
            <w:tcW w:w="1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443A78A" w14:textId="5D25B3FF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67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55</w:t>
            </w:r>
          </w:p>
        </w:tc>
        <w:tc>
          <w:tcPr>
            <w:tcW w:w="1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27F3CB7" w14:textId="16452F90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56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5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648FB51" w14:textId="141EBF98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8 [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</w:t>
            </w:r>
            <w:r w:rsidR="00105DA2"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3]</w:t>
            </w:r>
          </w:p>
        </w:tc>
      </w:tr>
      <w:tr w:rsidR="00F808CF" w:rsidRPr="00187697" w14:paraId="2A23DB0A" w14:textId="77777777" w:rsidTr="715BF489">
        <w:trPr>
          <w:trHeight w:val="235"/>
          <w:jc w:val="center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E777CD2" w14:textId="2CBB2C99" w:rsidR="00F808CF" w:rsidRPr="00187697" w:rsidRDefault="00F808CF" w:rsidP="00F808CF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715BF489">
              <w:rPr>
                <w:rFonts w:ascii="Times New Roman" w:hAnsi="Times New Roman" w:cs="Times New Roman"/>
                <w:sz w:val="18"/>
                <w:szCs w:val="18"/>
              </w:rPr>
              <w:t xml:space="preserve">    Suicid</w:t>
            </w:r>
            <w:r w:rsidR="004DBB3C" w:rsidRPr="715BF489">
              <w:rPr>
                <w:rFonts w:ascii="Times New Roman" w:hAnsi="Times New Roman" w:cs="Times New Roman"/>
                <w:sz w:val="18"/>
                <w:szCs w:val="18"/>
              </w:rPr>
              <w:t>e</w:t>
            </w: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8FC78F3" w14:textId="3ACF4D07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0</w:t>
            </w:r>
          </w:p>
        </w:tc>
        <w:tc>
          <w:tcPr>
            <w:tcW w:w="2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8B8FB71" w14:textId="294A96E6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0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B92C696" w14:textId="17E92AD1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NA</w:t>
            </w:r>
          </w:p>
        </w:tc>
        <w:tc>
          <w:tcPr>
            <w:tcW w:w="1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8D94C9A" w14:textId="64810B50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="00003246"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0</w:t>
            </w:r>
          </w:p>
        </w:tc>
        <w:tc>
          <w:tcPr>
            <w:tcW w:w="1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35C56D6" w14:textId="0B4F1835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="00003246"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0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87C0DA2" w14:textId="15ED2CAA" w:rsidR="00F808CF" w:rsidRPr="00187697" w:rsidRDefault="00003246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NA</w:t>
            </w:r>
          </w:p>
        </w:tc>
      </w:tr>
      <w:tr w:rsidR="00F808CF" w:rsidRPr="00187697" w14:paraId="02552D1B" w14:textId="77777777" w:rsidTr="715BF489">
        <w:trPr>
          <w:trHeight w:val="235"/>
          <w:jc w:val="center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C96EAA5" w14:textId="77777777" w:rsidR="00F808CF" w:rsidRPr="00187697" w:rsidRDefault="00F808CF" w:rsidP="00F808CF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sz w:val="18"/>
                <w:szCs w:val="18"/>
              </w:rPr>
              <w:t xml:space="preserve">    Tic disorder</w:t>
            </w: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4B497E2" w14:textId="30B27985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6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9</w:t>
            </w:r>
          </w:p>
        </w:tc>
        <w:tc>
          <w:tcPr>
            <w:tcW w:w="2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F3367B6" w14:textId="17E29312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62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65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21E63D9" w14:textId="3EC25AF5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97 [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62</w:t>
            </w:r>
            <w:r w:rsidR="001546B9"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54]</w:t>
            </w:r>
          </w:p>
        </w:tc>
        <w:tc>
          <w:tcPr>
            <w:tcW w:w="1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2E92E2F" w14:textId="40A7897F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5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3</w:t>
            </w:r>
          </w:p>
        </w:tc>
        <w:tc>
          <w:tcPr>
            <w:tcW w:w="1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69D9D50" w14:textId="58B4DAD5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8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4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7A8D08A" w14:textId="69B9C330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2 [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69</w:t>
            </w:r>
            <w:r w:rsidR="00105DA2"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7]</w:t>
            </w:r>
          </w:p>
        </w:tc>
      </w:tr>
      <w:tr w:rsidR="00F808CF" w:rsidRPr="00187697" w14:paraId="0F2D734C" w14:textId="77777777" w:rsidTr="715BF489">
        <w:trPr>
          <w:trHeight w:val="235"/>
          <w:jc w:val="center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</w:tcPr>
          <w:p w14:paraId="01405E51" w14:textId="4BB2FD3B" w:rsidR="00F808CF" w:rsidRPr="00187697" w:rsidRDefault="00F808CF" w:rsidP="00F808CF">
            <w:pPr>
              <w:pStyle w:val="NoSpacing"/>
              <w:ind w:firstLineChars="150" w:firstLine="270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sz w:val="18"/>
                <w:szCs w:val="18"/>
              </w:rPr>
              <w:t xml:space="preserve"> Hospitalization</w:t>
            </w: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D6EF9D5" w14:textId="1295AFA7" w:rsidR="00F808CF" w:rsidRPr="00187697" w:rsidRDefault="00F808CF" w:rsidP="00F808CF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4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66</w:t>
            </w:r>
          </w:p>
        </w:tc>
        <w:tc>
          <w:tcPr>
            <w:tcW w:w="2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57320E5" w14:textId="3F5830DE" w:rsidR="00F808CF" w:rsidRPr="00187697" w:rsidRDefault="00F808CF" w:rsidP="00F808CF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1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9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CC1BF3A" w14:textId="6AADE055" w:rsidR="00F808CF" w:rsidRPr="00187697" w:rsidRDefault="00F808CF" w:rsidP="00F808CF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5 [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56</w:t>
            </w:r>
            <w:r w:rsidR="001546B9"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2]</w:t>
            </w:r>
          </w:p>
        </w:tc>
        <w:tc>
          <w:tcPr>
            <w:tcW w:w="1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FD207E8" w14:textId="055CABD1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9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9</w:t>
            </w:r>
          </w:p>
        </w:tc>
        <w:tc>
          <w:tcPr>
            <w:tcW w:w="1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7864898" w14:textId="354152F7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3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59BA59F" w14:textId="2421E9C5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color w:val="FF0000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6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14 [1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13</w:t>
            </w:r>
            <w:r w:rsidR="00105DA2"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114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03]</w:t>
            </w:r>
            <w:r w:rsidR="00D176D3" w:rsidRPr="00F31142">
              <w:rPr>
                <w:rFonts w:ascii="Times New Roman" w:eastAsia="맑은 고딕" w:hAnsi="Times New Roman" w:cs="Times New Roman"/>
                <w:b/>
                <w:bCs/>
                <w:color w:val="FF0000"/>
                <w:kern w:val="24"/>
                <w:sz w:val="18"/>
                <w:szCs w:val="18"/>
                <w:vertAlign w:val="superscript"/>
              </w:rPr>
              <w:t>‡</w:t>
            </w:r>
          </w:p>
        </w:tc>
      </w:tr>
      <w:tr w:rsidR="00F808CF" w:rsidRPr="00187697" w14:paraId="57514F5C" w14:textId="77777777" w:rsidTr="715BF489">
        <w:trPr>
          <w:trHeight w:val="235"/>
          <w:jc w:val="center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8B018A9" w14:textId="182F0E79" w:rsidR="00F808CF" w:rsidRPr="00187697" w:rsidRDefault="00F808CF" w:rsidP="00F808CF">
            <w:pPr>
              <w:pStyle w:val="NoSpacing"/>
              <w:ind w:firstLineChars="100" w:firstLine="180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Secondary endpoint</w:t>
            </w: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6AED98C" w14:textId="06AA56BE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CDCABA5" w14:textId="4AC8712B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8B1C656" w14:textId="2D1647AD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712B294" w14:textId="77777777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359895E" w14:textId="77777777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CF7BE6E" w14:textId="77777777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F808CF" w:rsidRPr="00187697" w14:paraId="2E94BA64" w14:textId="77777777" w:rsidTr="715BF489">
        <w:trPr>
          <w:trHeight w:val="235"/>
          <w:jc w:val="center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50DD8F7" w14:textId="77777777" w:rsidR="00F808CF" w:rsidRPr="00187697" w:rsidRDefault="00F808CF" w:rsidP="00F808CF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sz w:val="18"/>
                <w:szCs w:val="18"/>
              </w:rPr>
              <w:t xml:space="preserve">    Arrhythmia</w:t>
            </w: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F495127" w14:textId="000C74CE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0</w:t>
            </w:r>
          </w:p>
        </w:tc>
        <w:tc>
          <w:tcPr>
            <w:tcW w:w="2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ABAFB58" w14:textId="394329E4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6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0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2491EF5" w14:textId="56E961F2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color w:val="000000"/>
                <w:kern w:val="24"/>
                <w:sz w:val="18"/>
                <w:szCs w:val="18"/>
              </w:rPr>
              <w:t>NA</w:t>
            </w:r>
          </w:p>
        </w:tc>
        <w:tc>
          <w:tcPr>
            <w:tcW w:w="1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A357B7E" w14:textId="17BC17D5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9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5</w:t>
            </w:r>
          </w:p>
        </w:tc>
        <w:tc>
          <w:tcPr>
            <w:tcW w:w="1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0CF461F" w14:textId="419FE251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9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AC1F9B0" w14:textId="1B0A915F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52 [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3</w:t>
            </w:r>
            <w:r w:rsidR="002564C2"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3]</w:t>
            </w:r>
          </w:p>
        </w:tc>
      </w:tr>
      <w:tr w:rsidR="00003246" w:rsidRPr="00187697" w14:paraId="4972BA51" w14:textId="77777777" w:rsidTr="715BF489">
        <w:trPr>
          <w:trHeight w:val="235"/>
          <w:jc w:val="center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ABF65EC" w14:textId="77777777" w:rsidR="00003246" w:rsidRPr="00187697" w:rsidRDefault="00003246" w:rsidP="00003246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sz w:val="18"/>
                <w:szCs w:val="18"/>
              </w:rPr>
              <w:t xml:space="preserve">    Abdominal pain</w:t>
            </w: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BB5CF2C" w14:textId="2CE50F87" w:rsidR="00003246" w:rsidRPr="00187697" w:rsidRDefault="00003246" w:rsidP="00003246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0</w:t>
            </w:r>
          </w:p>
        </w:tc>
        <w:tc>
          <w:tcPr>
            <w:tcW w:w="2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8D9ACEA" w14:textId="6C223A41" w:rsidR="00003246" w:rsidRPr="00187697" w:rsidRDefault="00003246" w:rsidP="00003246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1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1CB765B" w14:textId="5FE48348" w:rsidR="00003246" w:rsidRPr="00187697" w:rsidRDefault="00003246" w:rsidP="00003246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color w:val="000000"/>
                <w:kern w:val="24"/>
                <w:sz w:val="18"/>
                <w:szCs w:val="18"/>
              </w:rPr>
              <w:t>NA</w:t>
            </w:r>
          </w:p>
        </w:tc>
        <w:tc>
          <w:tcPr>
            <w:tcW w:w="1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58869BC" w14:textId="41A4B3E7" w:rsidR="00003246" w:rsidRPr="00187697" w:rsidRDefault="00003246" w:rsidP="00003246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8</w:t>
            </w:r>
          </w:p>
        </w:tc>
        <w:tc>
          <w:tcPr>
            <w:tcW w:w="1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D4D219E" w14:textId="335F0E9F" w:rsidR="00003246" w:rsidRPr="00187697" w:rsidRDefault="00003246" w:rsidP="00003246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0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30F9FD0" w14:textId="78166111" w:rsidR="00003246" w:rsidRPr="00187697" w:rsidRDefault="00003246" w:rsidP="00003246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NA</w:t>
            </w:r>
          </w:p>
        </w:tc>
      </w:tr>
      <w:tr w:rsidR="00F808CF" w:rsidRPr="00187697" w14:paraId="38E7F336" w14:textId="77777777" w:rsidTr="715BF489">
        <w:trPr>
          <w:trHeight w:val="235"/>
          <w:jc w:val="center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1628167" w14:textId="77777777" w:rsidR="00F808CF" w:rsidRPr="00187697" w:rsidRDefault="00F808CF" w:rsidP="00F808CF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sz w:val="18"/>
                <w:szCs w:val="18"/>
              </w:rPr>
              <w:t xml:space="preserve">    Constipation</w:t>
            </w: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B0B2D4D" w14:textId="59FAEC35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8</w:t>
            </w:r>
          </w:p>
        </w:tc>
        <w:tc>
          <w:tcPr>
            <w:tcW w:w="2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6D5B77F" w14:textId="04FC12FE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2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92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FED326A" w14:textId="27CFC1D0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55 [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7</w:t>
            </w:r>
            <w:r w:rsidR="001546B9"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65]</w:t>
            </w:r>
          </w:p>
        </w:tc>
        <w:tc>
          <w:tcPr>
            <w:tcW w:w="1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9B3FDF3" w14:textId="22D5D93A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6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3</w:t>
            </w:r>
          </w:p>
        </w:tc>
        <w:tc>
          <w:tcPr>
            <w:tcW w:w="1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9222D44" w14:textId="40F5605E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3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3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F2F694F" w14:textId="40FBE5A8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4 [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9</w:t>
            </w:r>
            <w:r w:rsidR="002564C2"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5]</w:t>
            </w:r>
          </w:p>
        </w:tc>
      </w:tr>
      <w:tr w:rsidR="00F808CF" w:rsidRPr="00187697" w14:paraId="76B4D805" w14:textId="77777777" w:rsidTr="715BF489">
        <w:trPr>
          <w:trHeight w:val="235"/>
          <w:jc w:val="center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56A2D98" w14:textId="77777777" w:rsidR="00F808CF" w:rsidRPr="00187697" w:rsidRDefault="00F808CF" w:rsidP="00F808CF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sz w:val="18"/>
                <w:szCs w:val="18"/>
              </w:rPr>
              <w:t xml:space="preserve">    Headache</w:t>
            </w: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563E4EE" w14:textId="731995F1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1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52</w:t>
            </w:r>
          </w:p>
        </w:tc>
        <w:tc>
          <w:tcPr>
            <w:tcW w:w="2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4524798" w14:textId="341E3B96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4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9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391507D" w14:textId="0B74DD79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1 [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0</w:t>
            </w:r>
            <w:r w:rsidR="001546B9"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2]</w:t>
            </w:r>
          </w:p>
        </w:tc>
        <w:tc>
          <w:tcPr>
            <w:tcW w:w="1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8C97CB6" w14:textId="350C9524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9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53</w:t>
            </w:r>
          </w:p>
        </w:tc>
        <w:tc>
          <w:tcPr>
            <w:tcW w:w="1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4C23FE3" w14:textId="3E4BD58F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6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67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B19C55B" w14:textId="78A00C91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4 [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4</w:t>
            </w:r>
            <w:r w:rsidR="002564C2"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2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56]</w:t>
            </w:r>
          </w:p>
        </w:tc>
      </w:tr>
      <w:tr w:rsidR="00003246" w:rsidRPr="00187697" w14:paraId="45B879CC" w14:textId="77777777" w:rsidTr="715BF489">
        <w:trPr>
          <w:trHeight w:val="235"/>
          <w:jc w:val="center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</w:tcPr>
          <w:p w14:paraId="09A5556B" w14:textId="087558EA" w:rsidR="00003246" w:rsidRPr="00187697" w:rsidRDefault="00003246" w:rsidP="00003246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sz w:val="18"/>
                <w:szCs w:val="18"/>
              </w:rPr>
              <w:t xml:space="preserve">    Hypertension</w:t>
            </w: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6CA9F39" w14:textId="701E90CB" w:rsidR="00003246" w:rsidRPr="00187697" w:rsidRDefault="00003246" w:rsidP="00003246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4</w:t>
            </w:r>
          </w:p>
        </w:tc>
        <w:tc>
          <w:tcPr>
            <w:tcW w:w="2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64B0DC5" w14:textId="739B516F" w:rsidR="00003246" w:rsidRPr="00187697" w:rsidRDefault="00003246" w:rsidP="00003246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0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85C2405" w14:textId="6173AB27" w:rsidR="00003246" w:rsidRPr="00187697" w:rsidRDefault="00003246" w:rsidP="00003246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1 [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2</w:t>
            </w:r>
            <w:r w:rsidR="001546B9"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0]</w:t>
            </w:r>
          </w:p>
        </w:tc>
        <w:tc>
          <w:tcPr>
            <w:tcW w:w="1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1DEAB69" w14:textId="38286ACF" w:rsidR="00003246" w:rsidRPr="00187697" w:rsidRDefault="00003246" w:rsidP="00003246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0</w:t>
            </w:r>
          </w:p>
        </w:tc>
        <w:tc>
          <w:tcPr>
            <w:tcW w:w="1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6629B96" w14:textId="009CD3BE" w:rsidR="00003246" w:rsidRPr="00187697" w:rsidRDefault="00003246" w:rsidP="00003246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6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69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FF78510" w14:textId="07411232" w:rsidR="00003246" w:rsidRPr="00187697" w:rsidRDefault="00003246" w:rsidP="00003246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NA</w:t>
            </w:r>
          </w:p>
        </w:tc>
      </w:tr>
      <w:tr w:rsidR="00F808CF" w:rsidRPr="00187697" w14:paraId="16C3E997" w14:textId="77777777" w:rsidTr="715BF489">
        <w:trPr>
          <w:trHeight w:val="235"/>
          <w:jc w:val="center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2D03F37" w14:textId="77777777" w:rsidR="00F808CF" w:rsidRPr="00187697" w:rsidRDefault="00F808CF" w:rsidP="00F808CF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sz w:val="18"/>
                <w:szCs w:val="18"/>
              </w:rPr>
              <w:t xml:space="preserve">    Nausea vomiting</w:t>
            </w: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A15DD26" w14:textId="42A5D3C7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63</w:t>
            </w:r>
          </w:p>
        </w:tc>
        <w:tc>
          <w:tcPr>
            <w:tcW w:w="2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3D1CF2D" w14:textId="7EA22F12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7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68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305B90D" w14:textId="044B5C16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50 [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7</w:t>
            </w:r>
            <w:r w:rsidR="001546B9"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1]</w:t>
            </w:r>
          </w:p>
        </w:tc>
        <w:tc>
          <w:tcPr>
            <w:tcW w:w="1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D992168" w14:textId="73A965BD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5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96</w:t>
            </w:r>
          </w:p>
        </w:tc>
        <w:tc>
          <w:tcPr>
            <w:tcW w:w="1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6A36C06" w14:textId="56CB5CFF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="00003246"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0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673E278" w14:textId="07502CFD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color w:val="FF0000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4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4 [1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45</w:t>
            </w:r>
            <w:r w:rsidR="002564C2"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19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01]</w:t>
            </w:r>
            <w:r w:rsidR="00D176D3" w:rsidRPr="00F31142">
              <w:rPr>
                <w:rFonts w:ascii="Times New Roman" w:eastAsia="맑은 고딕" w:hAnsi="Times New Roman" w:cs="Times New Roman"/>
                <w:b/>
                <w:bCs/>
                <w:color w:val="FF0000"/>
                <w:kern w:val="24"/>
                <w:sz w:val="18"/>
                <w:szCs w:val="18"/>
                <w:vertAlign w:val="superscript"/>
              </w:rPr>
              <w:t>‡</w:t>
            </w:r>
          </w:p>
        </w:tc>
      </w:tr>
      <w:tr w:rsidR="00F808CF" w:rsidRPr="00187697" w14:paraId="1BF93FFC" w14:textId="77777777" w:rsidTr="715BF489">
        <w:trPr>
          <w:trHeight w:val="235"/>
          <w:jc w:val="center"/>
        </w:trPr>
        <w:tc>
          <w:tcPr>
            <w:tcW w:w="2600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4E51115" w14:textId="77777777" w:rsidR="00F808CF" w:rsidRPr="00187697" w:rsidRDefault="00F808CF" w:rsidP="00F808CF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sz w:val="18"/>
                <w:szCs w:val="18"/>
              </w:rPr>
              <w:t xml:space="preserve">    Seizure</w:t>
            </w:r>
          </w:p>
        </w:tc>
        <w:tc>
          <w:tcPr>
            <w:tcW w:w="1511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2CD3A8F" w14:textId="43FE8855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7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94</w:t>
            </w:r>
          </w:p>
        </w:tc>
        <w:tc>
          <w:tcPr>
            <w:tcW w:w="2081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64C3106" w14:textId="05ADC25F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1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7</w:t>
            </w:r>
          </w:p>
        </w:tc>
        <w:tc>
          <w:tcPr>
            <w:tcW w:w="1555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401B269" w14:textId="04D102A0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4 [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8</w:t>
            </w:r>
            <w:r w:rsidR="001546B9"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6]</w:t>
            </w:r>
          </w:p>
        </w:tc>
        <w:tc>
          <w:tcPr>
            <w:tcW w:w="1609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02629F5" w14:textId="7AEAB0F2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6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9</w:t>
            </w:r>
          </w:p>
        </w:tc>
        <w:tc>
          <w:tcPr>
            <w:tcW w:w="1945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3245E3D" w14:textId="615D3EFD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</w:t>
            </w:r>
            <w:r w:rsidR="00003246"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</w:p>
        </w:tc>
        <w:tc>
          <w:tcPr>
            <w:tcW w:w="1674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54039E1" w14:textId="2E476C2D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61 [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2</w:t>
            </w:r>
            <w:r w:rsidR="002564C2"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66]</w:t>
            </w:r>
          </w:p>
        </w:tc>
      </w:tr>
      <w:tr w:rsidR="00F808CF" w:rsidRPr="00187697" w14:paraId="4B71BCF2" w14:textId="77777777" w:rsidTr="715BF489">
        <w:trPr>
          <w:trHeight w:val="235"/>
          <w:jc w:val="center"/>
        </w:trPr>
        <w:tc>
          <w:tcPr>
            <w:tcW w:w="2600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41878D1" w14:textId="77777777" w:rsidR="00F808CF" w:rsidRPr="00187697" w:rsidRDefault="00F808CF" w:rsidP="00F808CF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sz w:val="18"/>
                <w:szCs w:val="18"/>
              </w:rPr>
              <w:t xml:space="preserve">    Traumatic injury</w:t>
            </w:r>
          </w:p>
        </w:tc>
        <w:tc>
          <w:tcPr>
            <w:tcW w:w="1511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9DFD4B2" w14:textId="7A6A76F5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7</w:t>
            </w:r>
          </w:p>
        </w:tc>
        <w:tc>
          <w:tcPr>
            <w:tcW w:w="2081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AEFAAA6" w14:textId="1C7BF597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0</w:t>
            </w:r>
          </w:p>
        </w:tc>
        <w:tc>
          <w:tcPr>
            <w:tcW w:w="1555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772710D" w14:textId="7552BF5E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64 [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8</w:t>
            </w:r>
            <w:r w:rsidR="001546B9"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9]</w:t>
            </w:r>
          </w:p>
        </w:tc>
        <w:tc>
          <w:tcPr>
            <w:tcW w:w="1609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C67FC40" w14:textId="2BE8E935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4</w:t>
            </w:r>
          </w:p>
        </w:tc>
        <w:tc>
          <w:tcPr>
            <w:tcW w:w="1945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C451F42" w14:textId="49FAF00B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3</w:t>
            </w:r>
          </w:p>
        </w:tc>
        <w:tc>
          <w:tcPr>
            <w:tcW w:w="1674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2CCF221" w14:textId="227C5C35" w:rsidR="00F808CF" w:rsidRPr="00187697" w:rsidRDefault="00F808CF" w:rsidP="00F808CF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1 [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9</w:t>
            </w:r>
            <w:r w:rsidR="002564C2"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6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3]</w:t>
            </w:r>
          </w:p>
        </w:tc>
      </w:tr>
      <w:tr w:rsidR="001003AE" w:rsidRPr="00187697" w14:paraId="4FC290C0" w14:textId="77777777" w:rsidTr="715BF489">
        <w:trPr>
          <w:trHeight w:val="235"/>
          <w:jc w:val="center"/>
        </w:trPr>
        <w:tc>
          <w:tcPr>
            <w:tcW w:w="2600" w:type="dxa"/>
            <w:tcBorders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</w:tcPr>
          <w:p w14:paraId="69ED7A77" w14:textId="1F1416E6" w:rsidR="001003AE" w:rsidRPr="00187697" w:rsidRDefault="001003AE" w:rsidP="001003AE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sz w:val="18"/>
                <w:szCs w:val="18"/>
              </w:rPr>
              <w:t xml:space="preserve">    Tremor</w:t>
            </w:r>
          </w:p>
        </w:tc>
        <w:tc>
          <w:tcPr>
            <w:tcW w:w="1511" w:type="dxa"/>
            <w:tcBorders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68007BD" w14:textId="09E6E3BB" w:rsidR="001003AE" w:rsidRPr="00187697" w:rsidRDefault="001003AE" w:rsidP="001003AE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0</w:t>
            </w:r>
          </w:p>
        </w:tc>
        <w:tc>
          <w:tcPr>
            <w:tcW w:w="2081" w:type="dxa"/>
            <w:tcBorders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8B5B5B4" w14:textId="1BE40D57" w:rsidR="001003AE" w:rsidRPr="00187697" w:rsidRDefault="001003AE" w:rsidP="001003AE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2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93</w:t>
            </w:r>
          </w:p>
        </w:tc>
        <w:tc>
          <w:tcPr>
            <w:tcW w:w="1555" w:type="dxa"/>
            <w:tcBorders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E087E47" w14:textId="012F0410" w:rsidR="001003AE" w:rsidRPr="00187697" w:rsidRDefault="001003AE" w:rsidP="001003AE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8 [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7–2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8]</w:t>
            </w:r>
          </w:p>
        </w:tc>
        <w:tc>
          <w:tcPr>
            <w:tcW w:w="1609" w:type="dxa"/>
            <w:tcBorders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6E132FF" w14:textId="4E9DD0BE" w:rsidR="001003AE" w:rsidRPr="00187697" w:rsidRDefault="001003AE" w:rsidP="001003AE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8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5</w:t>
            </w:r>
          </w:p>
        </w:tc>
        <w:tc>
          <w:tcPr>
            <w:tcW w:w="1945" w:type="dxa"/>
            <w:tcBorders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86E4C3B" w14:textId="09B09697" w:rsidR="001003AE" w:rsidRPr="00187697" w:rsidRDefault="001003AE" w:rsidP="001003AE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0</w:t>
            </w:r>
          </w:p>
        </w:tc>
        <w:tc>
          <w:tcPr>
            <w:tcW w:w="1674" w:type="dxa"/>
            <w:tcBorders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A6F6D57" w14:textId="618DC88C" w:rsidR="001003AE" w:rsidRPr="00187697" w:rsidRDefault="001003AE" w:rsidP="001003AE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5 [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7–12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1]</w:t>
            </w:r>
          </w:p>
        </w:tc>
      </w:tr>
      <w:tr w:rsidR="001003AE" w:rsidRPr="00187697" w14:paraId="3EA71FF1" w14:textId="77777777" w:rsidTr="715BF489">
        <w:trPr>
          <w:trHeight w:val="233"/>
          <w:jc w:val="center"/>
        </w:trPr>
        <w:tc>
          <w:tcPr>
            <w:tcW w:w="12975" w:type="dxa"/>
            <w:gridSpan w:val="7"/>
            <w:tcBorders>
              <w:top w:val="single" w:sz="8" w:space="0" w:color="000000" w:themeColor="text1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56A6B66" w14:textId="61E313CA" w:rsidR="001003AE" w:rsidRPr="0066740D" w:rsidRDefault="001003AE" w:rsidP="001003AE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66740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§</w:t>
            </w:r>
            <w:r w:rsidRPr="0066740D">
              <w:rPr>
                <w:rFonts w:ascii="Times New Roman" w:hAnsi="Times New Roman" w:cs="Times New Roman"/>
                <w:sz w:val="18"/>
                <w:szCs w:val="18"/>
              </w:rPr>
              <w:t>Incidence rate was calculated as case per 1 000 person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–</w:t>
            </w:r>
            <w:r w:rsidRPr="0066740D">
              <w:rPr>
                <w:rFonts w:ascii="Times New Roman" w:hAnsi="Times New Roman" w:cs="Times New Roman"/>
                <w:sz w:val="18"/>
                <w:szCs w:val="18"/>
              </w:rPr>
              <w:t xml:space="preserve">years; MPH: methylphenidate; SSRI: selective serotonin reuptake inhibitor; </w:t>
            </w:r>
            <w:r w:rsidRPr="0066740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 xml:space="preserve">‡ </w:t>
            </w:r>
            <w:r w:rsidRPr="0066740D">
              <w:rPr>
                <w:rFonts w:ascii="Times New Roman" w:hAnsi="Times New Roman" w:cs="Times New Roman"/>
                <w:sz w:val="18"/>
                <w:szCs w:val="18"/>
              </w:rPr>
              <w:t>statistically significant</w:t>
            </w:r>
          </w:p>
        </w:tc>
      </w:tr>
    </w:tbl>
    <w:p w14:paraId="2C812C01" w14:textId="4E591E1C" w:rsidR="00343589" w:rsidRPr="00187697" w:rsidRDefault="00343589" w:rsidP="00343589">
      <w:pPr>
        <w:rPr>
          <w:rFonts w:ascii="Times New Roman" w:hAnsi="Times New Roman" w:cs="Times New Roman"/>
        </w:rPr>
      </w:pPr>
    </w:p>
    <w:p w14:paraId="4BE4F648" w14:textId="085D6C63" w:rsidR="00AF2553" w:rsidRPr="00187697" w:rsidRDefault="00AF2553">
      <w:pPr>
        <w:rPr>
          <w:rFonts w:ascii="Times New Roman" w:hAnsi="Times New Roman" w:cs="Times New Roman"/>
        </w:rPr>
      </w:pPr>
      <w:r w:rsidRPr="00187697">
        <w:rPr>
          <w:rFonts w:ascii="Times New Roman" w:hAnsi="Times New Roman" w:cs="Times New Roman"/>
        </w:rPr>
        <w:br w:type="page"/>
      </w:r>
    </w:p>
    <w:p w14:paraId="21D91B74" w14:textId="26DE04FE" w:rsidR="00373252" w:rsidRPr="00187697" w:rsidRDefault="00373252" w:rsidP="00373252">
      <w:pPr>
        <w:pStyle w:val="Caption"/>
        <w:keepNext/>
        <w:rPr>
          <w:rFonts w:ascii="Times New Roman" w:hAnsi="Times New Roman" w:cs="Times New Roman"/>
        </w:rPr>
      </w:pPr>
      <w:r w:rsidRPr="00187697">
        <w:rPr>
          <w:rFonts w:ascii="Times New Roman" w:hAnsi="Times New Roman" w:cs="Times New Roman"/>
        </w:rPr>
        <w:lastRenderedPageBreak/>
        <w:t xml:space="preserve">Table </w:t>
      </w:r>
      <w:r w:rsidR="00281B72">
        <w:rPr>
          <w:rFonts w:ascii="Times New Roman" w:hAnsi="Times New Roman" w:cs="Times New Roman"/>
        </w:rPr>
        <w:t>S</w:t>
      </w:r>
      <w:r w:rsidR="00921547" w:rsidRPr="00187697">
        <w:rPr>
          <w:rFonts w:ascii="Times New Roman" w:hAnsi="Times New Roman" w:cs="Times New Roman"/>
        </w:rPr>
        <w:t>5</w:t>
      </w:r>
      <w:r w:rsidRPr="00187697">
        <w:rPr>
          <w:rFonts w:ascii="Times New Roman" w:hAnsi="Times New Roman" w:cs="Times New Roman"/>
        </w:rPr>
        <w:t xml:space="preserve">. Risk of outcome events between the </w:t>
      </w:r>
      <w:r w:rsidR="00AF2553" w:rsidRPr="00187697">
        <w:rPr>
          <w:rFonts w:ascii="Times New Roman" w:hAnsi="Times New Roman" w:cs="Times New Roman"/>
        </w:rPr>
        <w:t>fluoxetine</w:t>
      </w:r>
      <w:r w:rsidRPr="00187697">
        <w:rPr>
          <w:rFonts w:ascii="Times New Roman" w:hAnsi="Times New Roman" w:cs="Times New Roman"/>
        </w:rPr>
        <w:t xml:space="preserve"> and </w:t>
      </w:r>
      <w:r w:rsidR="00AF2553" w:rsidRPr="00187697">
        <w:rPr>
          <w:rFonts w:ascii="Times New Roman" w:hAnsi="Times New Roman" w:cs="Times New Roman"/>
        </w:rPr>
        <w:t xml:space="preserve">escitalopram </w:t>
      </w:r>
      <w:r w:rsidRPr="00187697">
        <w:rPr>
          <w:rFonts w:ascii="Times New Roman" w:hAnsi="Times New Roman" w:cs="Times New Roman"/>
        </w:rPr>
        <w:t>groups in the subgroup analysis by sex</w:t>
      </w:r>
    </w:p>
    <w:tbl>
      <w:tblPr>
        <w:tblW w:w="12975" w:type="dxa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2600"/>
        <w:gridCol w:w="1795"/>
        <w:gridCol w:w="1797"/>
        <w:gridCol w:w="1555"/>
        <w:gridCol w:w="1776"/>
        <w:gridCol w:w="1778"/>
        <w:gridCol w:w="1674"/>
      </w:tblGrid>
      <w:tr w:rsidR="00AF2553" w:rsidRPr="00187697" w14:paraId="72E5B9B7" w14:textId="77777777" w:rsidTr="715BF489">
        <w:trPr>
          <w:trHeight w:val="233"/>
          <w:jc w:val="center"/>
        </w:trPr>
        <w:tc>
          <w:tcPr>
            <w:tcW w:w="2600" w:type="dxa"/>
            <w:vMerge w:val="restart"/>
            <w:tcBorders>
              <w:top w:val="single" w:sz="8" w:space="0" w:color="000000" w:themeColor="text1"/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6CCCA00A" w14:textId="308FC85A" w:rsidR="00AF2553" w:rsidRPr="00187697" w:rsidRDefault="00AF2553" w:rsidP="00454B86">
            <w:pPr>
              <w:pStyle w:val="NoSpacing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Outcomes</w:t>
            </w:r>
          </w:p>
        </w:tc>
        <w:tc>
          <w:tcPr>
            <w:tcW w:w="5147" w:type="dxa"/>
            <w:gridSpan w:val="3"/>
            <w:tcBorders>
              <w:top w:val="single" w:sz="8" w:space="0" w:color="000000" w:themeColor="text1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</w:tcPr>
          <w:p w14:paraId="70D3376D" w14:textId="022AA2C9" w:rsidR="00AF2553" w:rsidRPr="00187697" w:rsidRDefault="00AF2553" w:rsidP="00454B86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Male subgroup</w:t>
            </w:r>
          </w:p>
        </w:tc>
        <w:tc>
          <w:tcPr>
            <w:tcW w:w="5228" w:type="dxa"/>
            <w:gridSpan w:val="3"/>
            <w:tcBorders>
              <w:top w:val="single" w:sz="8" w:space="0" w:color="000000" w:themeColor="text1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</w:tcPr>
          <w:p w14:paraId="5C2AD978" w14:textId="2E181E82" w:rsidR="00AF2553" w:rsidRPr="00187697" w:rsidRDefault="00AF2553" w:rsidP="00454B86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emale subgroup</w:t>
            </w:r>
          </w:p>
        </w:tc>
      </w:tr>
      <w:tr w:rsidR="00AF2553" w:rsidRPr="00187697" w14:paraId="4BD331DE" w14:textId="77777777" w:rsidTr="715BF489">
        <w:trPr>
          <w:trHeight w:val="233"/>
          <w:jc w:val="center"/>
        </w:trPr>
        <w:tc>
          <w:tcPr>
            <w:tcW w:w="2600" w:type="dxa"/>
            <w:vMerge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0FEE358" w14:textId="7F7AD013" w:rsidR="00AF2553" w:rsidRPr="00187697" w:rsidRDefault="00AF2553" w:rsidP="00454B86">
            <w:pPr>
              <w:pStyle w:val="NoSpacing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3592" w:type="dxa"/>
            <w:gridSpan w:val="2"/>
            <w:tcBorders>
              <w:top w:val="single" w:sz="8" w:space="0" w:color="000000" w:themeColor="text1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D647544" w14:textId="616A36AC" w:rsidR="00AF2553" w:rsidRPr="00187697" w:rsidRDefault="00AF2553" w:rsidP="00454B86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Incidence Rate</w:t>
            </w:r>
            <w:r w:rsidR="007F2670" w:rsidRPr="0066740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§</w:t>
            </w:r>
          </w:p>
        </w:tc>
        <w:tc>
          <w:tcPr>
            <w:tcW w:w="1555" w:type="dxa"/>
            <w:vMerge w:val="restart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1F3AACA" w14:textId="77777777" w:rsidR="00AF2553" w:rsidRPr="00187697" w:rsidRDefault="00AF2553" w:rsidP="00454B86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HR [95% CI]</w:t>
            </w:r>
          </w:p>
        </w:tc>
        <w:tc>
          <w:tcPr>
            <w:tcW w:w="3554" w:type="dxa"/>
            <w:gridSpan w:val="2"/>
            <w:tcBorders>
              <w:top w:val="single" w:sz="8" w:space="0" w:color="000000" w:themeColor="text1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BEBCF3D" w14:textId="42C04A3D" w:rsidR="00AF2553" w:rsidRPr="00187697" w:rsidRDefault="00AF2553" w:rsidP="00454B86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Incidence Rate</w:t>
            </w:r>
            <w:r w:rsidR="007F2670" w:rsidRPr="0066740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§</w:t>
            </w:r>
          </w:p>
        </w:tc>
        <w:tc>
          <w:tcPr>
            <w:tcW w:w="1674" w:type="dxa"/>
            <w:vMerge w:val="restart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07A386A" w14:textId="77777777" w:rsidR="00AF2553" w:rsidRPr="00187697" w:rsidRDefault="00AF2553" w:rsidP="00454B86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HR [95% CI]</w:t>
            </w:r>
          </w:p>
        </w:tc>
      </w:tr>
      <w:tr w:rsidR="00AF2553" w:rsidRPr="00187697" w14:paraId="4E5FADEF" w14:textId="77777777" w:rsidTr="715BF489">
        <w:trPr>
          <w:trHeight w:val="353"/>
          <w:jc w:val="center"/>
        </w:trPr>
        <w:tc>
          <w:tcPr>
            <w:tcW w:w="0" w:type="auto"/>
            <w:vMerge/>
            <w:vAlign w:val="center"/>
            <w:hideMark/>
          </w:tcPr>
          <w:p w14:paraId="002CF90E" w14:textId="77777777" w:rsidR="00AF2553" w:rsidRPr="00187697" w:rsidRDefault="00AF2553" w:rsidP="00AF2553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4EB50DC" w14:textId="55B1543D" w:rsidR="00AF2553" w:rsidRPr="00187697" w:rsidRDefault="00AF2553" w:rsidP="00AF2553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luoxetine</w:t>
            </w:r>
          </w:p>
          <w:p w14:paraId="3E00993B" w14:textId="587B6DBF" w:rsidR="00AF2553" w:rsidRPr="00187697" w:rsidRDefault="00AF2553" w:rsidP="00AF2553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(n = </w:t>
            </w:r>
            <w:r w:rsidR="004C4D62"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825</w:t>
            </w:r>
            <w:r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)</w:t>
            </w:r>
          </w:p>
        </w:tc>
        <w:tc>
          <w:tcPr>
            <w:tcW w:w="1797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88FEDBB" w14:textId="493EF714" w:rsidR="00AF2553" w:rsidRPr="00187697" w:rsidRDefault="00AF2553" w:rsidP="00AF2553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Escitalopram</w:t>
            </w:r>
          </w:p>
          <w:p w14:paraId="6FC007B4" w14:textId="6BBA95E1" w:rsidR="00AF2553" w:rsidRPr="00187697" w:rsidRDefault="00AF2553" w:rsidP="00AF2553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(Reference, n = </w:t>
            </w:r>
            <w:r w:rsidR="004C4D62"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825</w:t>
            </w:r>
            <w:r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)</w:t>
            </w:r>
          </w:p>
        </w:tc>
        <w:tc>
          <w:tcPr>
            <w:tcW w:w="0" w:type="auto"/>
            <w:vMerge/>
            <w:vAlign w:val="center"/>
            <w:hideMark/>
          </w:tcPr>
          <w:p w14:paraId="34F47CCD" w14:textId="77777777" w:rsidR="00AF2553" w:rsidRPr="00187697" w:rsidRDefault="00AF2553" w:rsidP="00AF2553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1776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2E5555F" w14:textId="0EE11771" w:rsidR="00AF2553" w:rsidRPr="00187697" w:rsidRDefault="00AF2553" w:rsidP="00AF2553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luoxetine</w:t>
            </w:r>
          </w:p>
          <w:p w14:paraId="0884BB77" w14:textId="3CA21F24" w:rsidR="00AF2553" w:rsidRPr="00187697" w:rsidRDefault="00AF2553" w:rsidP="00AF2553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(n = </w:t>
            </w:r>
            <w:r w:rsidR="00BD690D"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891</w:t>
            </w:r>
            <w:r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)</w:t>
            </w:r>
          </w:p>
        </w:tc>
        <w:tc>
          <w:tcPr>
            <w:tcW w:w="1778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ADEEF0E" w14:textId="7DC4BD65" w:rsidR="00AF2553" w:rsidRPr="00187697" w:rsidRDefault="00AF2553" w:rsidP="00AF2553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Escitalopram</w:t>
            </w:r>
          </w:p>
          <w:p w14:paraId="2E42889F" w14:textId="48CD6882" w:rsidR="00AF2553" w:rsidRPr="00187697" w:rsidRDefault="00AF2553" w:rsidP="00AF2553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(Reference, n = </w:t>
            </w:r>
            <w:r w:rsidR="00BD690D"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891</w:t>
            </w:r>
            <w:r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)</w:t>
            </w:r>
          </w:p>
        </w:tc>
        <w:tc>
          <w:tcPr>
            <w:tcW w:w="0" w:type="auto"/>
            <w:vMerge/>
            <w:vAlign w:val="center"/>
            <w:hideMark/>
          </w:tcPr>
          <w:p w14:paraId="497FFED3" w14:textId="77777777" w:rsidR="00AF2553" w:rsidRPr="00187697" w:rsidRDefault="00AF2553" w:rsidP="00AF2553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E570BD" w:rsidRPr="00187697" w14:paraId="71DCB9F7" w14:textId="77777777" w:rsidTr="715BF489">
        <w:trPr>
          <w:trHeight w:val="233"/>
          <w:jc w:val="center"/>
        </w:trPr>
        <w:tc>
          <w:tcPr>
            <w:tcW w:w="12975" w:type="dxa"/>
            <w:gridSpan w:val="7"/>
            <w:tcBorders>
              <w:top w:val="single" w:sz="8" w:space="0" w:color="000000" w:themeColor="text1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7A07607" w14:textId="4C4E9438" w:rsidR="00E570BD" w:rsidRPr="00187697" w:rsidRDefault="00E570BD" w:rsidP="00E570BD">
            <w:pPr>
              <w:pStyle w:val="NoSpacing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Cs w:val="20"/>
              </w:rPr>
              <w:t xml:space="preserve">  Primary endpoints</w:t>
            </w:r>
          </w:p>
        </w:tc>
      </w:tr>
      <w:tr w:rsidR="004145AC" w:rsidRPr="00187697" w14:paraId="344DD043" w14:textId="77777777" w:rsidTr="715BF489">
        <w:trPr>
          <w:trHeight w:val="235"/>
          <w:jc w:val="center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BD72740" w14:textId="77777777" w:rsidR="004145AC" w:rsidRPr="00187697" w:rsidRDefault="004145AC" w:rsidP="004145AC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sz w:val="18"/>
                <w:szCs w:val="18"/>
              </w:rPr>
              <w:t xml:space="preserve">    Mania</w:t>
            </w:r>
          </w:p>
        </w:tc>
        <w:tc>
          <w:tcPr>
            <w:tcW w:w="17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8099917" w14:textId="7BE04E4C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3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61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342F534" w14:textId="1D0ED91C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4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61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AC58A4F" w14:textId="1E54B6B2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1 [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9</w:t>
            </w:r>
            <w:r w:rsidR="007F2670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58]</w:t>
            </w:r>
          </w:p>
        </w:tc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757B7F0" w14:textId="760DD669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6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58</w:t>
            </w:r>
          </w:p>
        </w:tc>
        <w:tc>
          <w:tcPr>
            <w:tcW w:w="1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B3857B6" w14:textId="48B82C63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5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9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B89E61E" w14:textId="4EB5EFDB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7 [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4</w:t>
            </w:r>
            <w:r w:rsidR="007F2670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2]</w:t>
            </w:r>
          </w:p>
        </w:tc>
      </w:tr>
      <w:tr w:rsidR="004145AC" w:rsidRPr="00187697" w14:paraId="1B92EDD0" w14:textId="77777777" w:rsidTr="715BF489">
        <w:trPr>
          <w:trHeight w:val="235"/>
          <w:jc w:val="center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83B5922" w14:textId="77777777" w:rsidR="004145AC" w:rsidRPr="00187697" w:rsidRDefault="004145AC" w:rsidP="004145AC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sz w:val="18"/>
                <w:szCs w:val="18"/>
              </w:rPr>
              <w:t xml:space="preserve">    Psychosis</w:t>
            </w:r>
          </w:p>
        </w:tc>
        <w:tc>
          <w:tcPr>
            <w:tcW w:w="17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7D72913" w14:textId="350716B2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4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9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44F6876" w14:textId="1E9E357E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4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3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567574D" w14:textId="61FE75E5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5 [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62</w:t>
            </w:r>
            <w:r w:rsidR="007F2670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2]</w:t>
            </w:r>
          </w:p>
        </w:tc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88CF60B" w14:textId="14E87322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6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52</w:t>
            </w:r>
          </w:p>
        </w:tc>
        <w:tc>
          <w:tcPr>
            <w:tcW w:w="1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2C7F25D" w14:textId="68262C95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9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8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BA9C90D" w14:textId="252BC9B6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99 [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2</w:t>
            </w:r>
            <w:r w:rsidR="007F2670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1]</w:t>
            </w:r>
          </w:p>
        </w:tc>
      </w:tr>
      <w:tr w:rsidR="004145AC" w:rsidRPr="00187697" w14:paraId="460AAAE2" w14:textId="77777777" w:rsidTr="715BF489">
        <w:trPr>
          <w:trHeight w:val="235"/>
          <w:jc w:val="center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EBA023A" w14:textId="77777777" w:rsidR="004145AC" w:rsidRPr="00187697" w:rsidRDefault="004145AC" w:rsidP="004145AC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sz w:val="18"/>
                <w:szCs w:val="18"/>
              </w:rPr>
              <w:t xml:space="preserve">    Sleep disorder</w:t>
            </w:r>
          </w:p>
        </w:tc>
        <w:tc>
          <w:tcPr>
            <w:tcW w:w="17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0F457B7" w14:textId="61A6FBEA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5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8D5F001" w14:textId="53B5293B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5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8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2653F2F" w14:textId="4FDD43FA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9 [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2</w:t>
            </w:r>
            <w:r w:rsidR="007F2670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5]</w:t>
            </w:r>
          </w:p>
        </w:tc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135F2B3" w14:textId="03D94967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2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5</w:t>
            </w:r>
          </w:p>
        </w:tc>
        <w:tc>
          <w:tcPr>
            <w:tcW w:w="1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DAC83FB" w14:textId="08351667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95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2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E5034E9" w14:textId="3050A9AC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7 [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3</w:t>
            </w:r>
            <w:r w:rsidR="007F2670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6]</w:t>
            </w:r>
          </w:p>
        </w:tc>
      </w:tr>
      <w:tr w:rsidR="004145AC" w:rsidRPr="00187697" w14:paraId="1BA013F1" w14:textId="77777777" w:rsidTr="715BF489">
        <w:trPr>
          <w:trHeight w:val="235"/>
          <w:jc w:val="center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24A6A95" w14:textId="47A3851C" w:rsidR="004145AC" w:rsidRPr="00187697" w:rsidRDefault="004145AC" w:rsidP="004145AC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715BF489">
              <w:rPr>
                <w:rFonts w:ascii="Times New Roman" w:hAnsi="Times New Roman" w:cs="Times New Roman"/>
                <w:sz w:val="18"/>
                <w:szCs w:val="18"/>
              </w:rPr>
              <w:t xml:space="preserve">    Suicid</w:t>
            </w:r>
            <w:r w:rsidR="15D55A30" w:rsidRPr="715BF489">
              <w:rPr>
                <w:rFonts w:ascii="Times New Roman" w:hAnsi="Times New Roman" w:cs="Times New Roman"/>
                <w:sz w:val="18"/>
                <w:szCs w:val="18"/>
              </w:rPr>
              <w:t>e</w:t>
            </w:r>
          </w:p>
        </w:tc>
        <w:tc>
          <w:tcPr>
            <w:tcW w:w="17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BE79EBD" w14:textId="46B615EE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2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FC16C83" w14:textId="4A49A95B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="007F2670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0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A6CABBD" w14:textId="1CCF55D6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color w:val="000000"/>
                <w:kern w:val="24"/>
                <w:sz w:val="18"/>
                <w:szCs w:val="18"/>
              </w:rPr>
              <w:t>NA</w:t>
            </w:r>
          </w:p>
        </w:tc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6055CCF" w14:textId="2DDF9117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3</w:t>
            </w:r>
          </w:p>
        </w:tc>
        <w:tc>
          <w:tcPr>
            <w:tcW w:w="1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6C6414C" w14:textId="1CEF0410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0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EC3E11E" w14:textId="391EF8BA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NA</w:t>
            </w:r>
          </w:p>
        </w:tc>
      </w:tr>
      <w:tr w:rsidR="004145AC" w:rsidRPr="00187697" w14:paraId="09123D04" w14:textId="77777777" w:rsidTr="715BF489">
        <w:trPr>
          <w:trHeight w:val="235"/>
          <w:jc w:val="center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729C86F" w14:textId="77777777" w:rsidR="004145AC" w:rsidRPr="00187697" w:rsidRDefault="004145AC" w:rsidP="004145AC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sz w:val="18"/>
                <w:szCs w:val="18"/>
              </w:rPr>
              <w:t xml:space="preserve">    Tic disorder</w:t>
            </w:r>
          </w:p>
        </w:tc>
        <w:tc>
          <w:tcPr>
            <w:tcW w:w="17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8FB39E4" w14:textId="58E20ACB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4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9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8E8CB6C" w14:textId="076DF1BC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03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9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5D0E825" w14:textId="2920D57C" w:rsidR="004145AC" w:rsidRPr="007F2670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color w:val="FF0000"/>
                <w:sz w:val="18"/>
                <w:szCs w:val="18"/>
              </w:rPr>
            </w:pPr>
            <w:r w:rsidRPr="007F2670">
              <w:rPr>
                <w:rFonts w:ascii="Times New Roman" w:eastAsia="맑은 고딕" w:hAnsi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.</w:t>
            </w:r>
            <w:r w:rsidRPr="007F2670">
              <w:rPr>
                <w:rFonts w:ascii="Times New Roman" w:eastAsia="맑은 고딕" w:hAnsi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35 [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.</w:t>
            </w:r>
            <w:r w:rsidRPr="007F2670">
              <w:rPr>
                <w:rFonts w:ascii="Times New Roman" w:eastAsia="맑은 고딕" w:hAnsi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17</w:t>
            </w:r>
            <w:r w:rsidR="007F2670" w:rsidRPr="007F2670">
              <w:rPr>
                <w:rFonts w:ascii="Times New Roman" w:eastAsia="맑은 고딕" w:hAnsi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–</w:t>
            </w:r>
            <w:r w:rsidRPr="007F2670">
              <w:rPr>
                <w:rFonts w:ascii="Times New Roman" w:eastAsia="맑은 고딕" w:hAnsi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.</w:t>
            </w:r>
            <w:r w:rsidRPr="007F2670">
              <w:rPr>
                <w:rFonts w:ascii="Times New Roman" w:eastAsia="맑은 고딕" w:hAnsi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65]</w:t>
            </w:r>
            <w:r w:rsidRPr="007F2670">
              <w:rPr>
                <w:rFonts w:ascii="Times New Roman" w:eastAsia="맑은 고딕" w:hAnsi="Times New Roman" w:cs="Times New Roman"/>
                <w:b/>
                <w:bCs/>
                <w:color w:val="FF0000"/>
                <w:kern w:val="24"/>
                <w:sz w:val="18"/>
                <w:szCs w:val="18"/>
                <w:vertAlign w:val="superscript"/>
              </w:rPr>
              <w:t>‡</w:t>
            </w:r>
          </w:p>
        </w:tc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A669B38" w14:textId="0DC604E3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9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98</w:t>
            </w:r>
          </w:p>
        </w:tc>
        <w:tc>
          <w:tcPr>
            <w:tcW w:w="1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D5DB3FF" w14:textId="6B4CE55A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2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2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ECF12D5" w14:textId="42BC4952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3 [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</w:t>
            </w:r>
            <w:r w:rsidR="004E62B5"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7F2670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2]</w:t>
            </w:r>
          </w:p>
        </w:tc>
      </w:tr>
      <w:tr w:rsidR="004145AC" w:rsidRPr="00187697" w14:paraId="5FEBA1BB" w14:textId="77777777" w:rsidTr="715BF489">
        <w:trPr>
          <w:trHeight w:val="235"/>
          <w:jc w:val="center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</w:tcPr>
          <w:p w14:paraId="2DE29DEE" w14:textId="48325A2D" w:rsidR="004145AC" w:rsidRPr="00187697" w:rsidRDefault="004145AC" w:rsidP="004145AC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sz w:val="18"/>
                <w:szCs w:val="18"/>
              </w:rPr>
              <w:t xml:space="preserve">    Hospitalization</w:t>
            </w:r>
          </w:p>
        </w:tc>
        <w:tc>
          <w:tcPr>
            <w:tcW w:w="17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9D16CC7" w14:textId="0E0A9077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1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1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2470CC6" w14:textId="3FA5CDF4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3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7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AC1D2C9" w14:textId="62212AF1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8 [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3</w:t>
            </w:r>
            <w:r w:rsidR="007F2670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51]</w:t>
            </w:r>
          </w:p>
        </w:tc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8C02E1B" w14:textId="23B4884A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6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3</w:t>
            </w:r>
          </w:p>
        </w:tc>
        <w:tc>
          <w:tcPr>
            <w:tcW w:w="1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FB5876B" w14:textId="4523B69C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1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8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218E3E6" w14:textId="3A7B5A57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54 [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7</w:t>
            </w:r>
            <w:r w:rsidR="007F2670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58]</w:t>
            </w:r>
          </w:p>
        </w:tc>
      </w:tr>
      <w:tr w:rsidR="004145AC" w:rsidRPr="00187697" w14:paraId="4E508D24" w14:textId="77777777" w:rsidTr="715BF489">
        <w:trPr>
          <w:trHeight w:val="235"/>
          <w:jc w:val="center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BBB6872" w14:textId="6E903E9A" w:rsidR="004145AC" w:rsidRPr="00187697" w:rsidRDefault="004145AC" w:rsidP="004145AC">
            <w:pPr>
              <w:pStyle w:val="NoSpacing"/>
              <w:ind w:firstLineChars="50" w:firstLine="90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 Secondary endpoints</w:t>
            </w:r>
          </w:p>
        </w:tc>
        <w:tc>
          <w:tcPr>
            <w:tcW w:w="17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FA29468" w14:textId="61951708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B24666D" w14:textId="6F3BBB80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E7A14D3" w14:textId="3D5E8C5E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C7DC975" w14:textId="77777777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0A64912" w14:textId="77777777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64E20E4" w14:textId="77777777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145AC" w:rsidRPr="00187697" w14:paraId="7CB5600B" w14:textId="77777777" w:rsidTr="715BF489">
        <w:trPr>
          <w:trHeight w:val="235"/>
          <w:jc w:val="center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AE9930A" w14:textId="77777777" w:rsidR="004145AC" w:rsidRPr="00187697" w:rsidRDefault="004145AC" w:rsidP="004145AC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sz w:val="18"/>
                <w:szCs w:val="18"/>
              </w:rPr>
              <w:t xml:space="preserve">    Arrhythmia</w:t>
            </w:r>
          </w:p>
        </w:tc>
        <w:tc>
          <w:tcPr>
            <w:tcW w:w="17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DBAD35A" w14:textId="6E2400D7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="007F2670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0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34B130B" w14:textId="3EF1C242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="007F2670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0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2263D79" w14:textId="0D19C2F3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color w:val="000000"/>
                <w:kern w:val="24"/>
                <w:sz w:val="18"/>
                <w:szCs w:val="18"/>
              </w:rPr>
              <w:t>NA</w:t>
            </w:r>
          </w:p>
        </w:tc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01138CE" w14:textId="76AAF410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9</w:t>
            </w:r>
          </w:p>
        </w:tc>
        <w:tc>
          <w:tcPr>
            <w:tcW w:w="1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FBD0C54" w14:textId="261E991A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5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28ED605" w14:textId="30D1272B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93 [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4</w:t>
            </w:r>
            <w:r w:rsidR="007F2670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3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1]</w:t>
            </w:r>
          </w:p>
        </w:tc>
      </w:tr>
      <w:tr w:rsidR="004145AC" w:rsidRPr="00187697" w14:paraId="0CB96AED" w14:textId="77777777" w:rsidTr="715BF489">
        <w:trPr>
          <w:trHeight w:val="235"/>
          <w:jc w:val="center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5328B38" w14:textId="77777777" w:rsidR="004145AC" w:rsidRPr="00187697" w:rsidRDefault="004145AC" w:rsidP="004145AC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sz w:val="18"/>
                <w:szCs w:val="18"/>
              </w:rPr>
              <w:t xml:space="preserve">    Abdominal pain</w:t>
            </w:r>
          </w:p>
        </w:tc>
        <w:tc>
          <w:tcPr>
            <w:tcW w:w="17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F13BBB0" w14:textId="21E70557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="007F2670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0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3140856" w14:textId="2EC7BF14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91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29083F7" w14:textId="6CE1AA3A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4 [NA</w:t>
            </w:r>
            <w:r w:rsidR="007F2670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6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94]</w:t>
            </w:r>
          </w:p>
        </w:tc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D236176" w14:textId="166B0790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2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99</w:t>
            </w:r>
          </w:p>
        </w:tc>
        <w:tc>
          <w:tcPr>
            <w:tcW w:w="1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15EEEB2" w14:textId="672DE097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4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1F7DBD6" w14:textId="5580398B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0 [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59</w:t>
            </w:r>
            <w:r w:rsidR="007F2670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8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1]</w:t>
            </w:r>
          </w:p>
        </w:tc>
      </w:tr>
      <w:tr w:rsidR="004145AC" w:rsidRPr="00187697" w14:paraId="541356D5" w14:textId="77777777" w:rsidTr="715BF489">
        <w:trPr>
          <w:trHeight w:val="235"/>
          <w:jc w:val="center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047BE55" w14:textId="77777777" w:rsidR="004145AC" w:rsidRPr="00187697" w:rsidRDefault="004145AC" w:rsidP="004145AC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sz w:val="18"/>
                <w:szCs w:val="18"/>
              </w:rPr>
              <w:t xml:space="preserve">    Constipation</w:t>
            </w:r>
          </w:p>
        </w:tc>
        <w:tc>
          <w:tcPr>
            <w:tcW w:w="17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B5D95DD" w14:textId="4D01FCD7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5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8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04B0C4F" w14:textId="1C0A6617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5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2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A24286A" w14:textId="6D7EA2B7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1 [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2</w:t>
            </w:r>
            <w:r w:rsidR="007F2670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9]</w:t>
            </w:r>
          </w:p>
        </w:tc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82F2BC6" w14:textId="4AE5D057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9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56</w:t>
            </w:r>
          </w:p>
        </w:tc>
        <w:tc>
          <w:tcPr>
            <w:tcW w:w="1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4AF066C" w14:textId="75E3FAD0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</w:t>
            </w:r>
            <w:r w:rsidR="007F2670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9963F9E" w14:textId="38FB675B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98 [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1</w:t>
            </w:r>
            <w:r w:rsidR="007F2670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3]</w:t>
            </w:r>
          </w:p>
        </w:tc>
      </w:tr>
      <w:tr w:rsidR="004145AC" w:rsidRPr="00187697" w14:paraId="4A62F931" w14:textId="77777777" w:rsidTr="715BF489">
        <w:trPr>
          <w:trHeight w:val="235"/>
          <w:jc w:val="center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4F6F955" w14:textId="77777777" w:rsidR="004145AC" w:rsidRPr="00187697" w:rsidRDefault="004145AC" w:rsidP="004145AC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sz w:val="18"/>
                <w:szCs w:val="18"/>
              </w:rPr>
              <w:t xml:space="preserve">    Headache</w:t>
            </w:r>
          </w:p>
        </w:tc>
        <w:tc>
          <w:tcPr>
            <w:tcW w:w="17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1C7DE17" w14:textId="153A81FF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6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5</w:t>
            </w:r>
            <w:r w:rsidR="007F2670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B9FD247" w14:textId="258F9FAF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5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2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D52B0ED" w14:textId="10D7AD36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4 [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</w:t>
            </w:r>
            <w:r w:rsidR="007F2670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8]</w:t>
            </w:r>
          </w:p>
        </w:tc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85A6AB5" w14:textId="1181DF5B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6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1</w:t>
            </w:r>
          </w:p>
        </w:tc>
        <w:tc>
          <w:tcPr>
            <w:tcW w:w="1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FBC9045" w14:textId="5F4260BB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3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1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FF7A433" w14:textId="09E6D063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1 [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2</w:t>
            </w:r>
            <w:r w:rsidR="007F2670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90]</w:t>
            </w:r>
          </w:p>
        </w:tc>
      </w:tr>
      <w:tr w:rsidR="004145AC" w:rsidRPr="00187697" w14:paraId="63B5A550" w14:textId="77777777" w:rsidTr="715BF489">
        <w:trPr>
          <w:trHeight w:val="235"/>
          <w:jc w:val="center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</w:tcPr>
          <w:p w14:paraId="797B1648" w14:textId="5EF1E688" w:rsidR="004145AC" w:rsidRPr="00187697" w:rsidRDefault="004145AC" w:rsidP="004145AC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sz w:val="18"/>
                <w:szCs w:val="18"/>
              </w:rPr>
              <w:t xml:space="preserve">    Hypertension</w:t>
            </w:r>
          </w:p>
        </w:tc>
        <w:tc>
          <w:tcPr>
            <w:tcW w:w="17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212B661" w14:textId="6993E655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2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2EB6235" w14:textId="70D62ACE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="007F2670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0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B236339" w14:textId="0C83FC20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color w:val="000000"/>
                <w:kern w:val="24"/>
                <w:sz w:val="18"/>
                <w:szCs w:val="18"/>
              </w:rPr>
              <w:t>NA</w:t>
            </w:r>
          </w:p>
        </w:tc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7A255A0" w14:textId="05F6E8C4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0</w:t>
            </w:r>
          </w:p>
        </w:tc>
        <w:tc>
          <w:tcPr>
            <w:tcW w:w="1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9BBC5C0" w14:textId="48BB3152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6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39E1C70" w14:textId="2FD03411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NA</w:t>
            </w:r>
          </w:p>
        </w:tc>
      </w:tr>
      <w:tr w:rsidR="004145AC" w:rsidRPr="00187697" w14:paraId="18990579" w14:textId="77777777" w:rsidTr="715BF489">
        <w:trPr>
          <w:trHeight w:val="235"/>
          <w:jc w:val="center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1FE9D46" w14:textId="77777777" w:rsidR="004145AC" w:rsidRPr="00187697" w:rsidRDefault="004145AC" w:rsidP="004145AC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sz w:val="18"/>
                <w:szCs w:val="18"/>
              </w:rPr>
              <w:t xml:space="preserve">    Nausea vomiting</w:t>
            </w:r>
          </w:p>
        </w:tc>
        <w:tc>
          <w:tcPr>
            <w:tcW w:w="17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FE4636B" w14:textId="0DC14997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3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1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7C6C34E" w14:textId="2F613D46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7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7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F3F7375" w14:textId="29A32D9E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5 [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4</w:t>
            </w:r>
            <w:r w:rsidR="007F2670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2]</w:t>
            </w:r>
          </w:p>
        </w:tc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03D2D77" w14:textId="1F8E57E7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9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64</w:t>
            </w:r>
          </w:p>
        </w:tc>
        <w:tc>
          <w:tcPr>
            <w:tcW w:w="1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605FF87" w14:textId="4B66014A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8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8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F28BAF4" w14:textId="79A6AB15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54 [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9</w:t>
            </w:r>
            <w:r w:rsidR="007F2670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3]</w:t>
            </w:r>
          </w:p>
        </w:tc>
      </w:tr>
      <w:tr w:rsidR="004145AC" w:rsidRPr="00187697" w14:paraId="12980D86" w14:textId="77777777" w:rsidTr="715BF489">
        <w:trPr>
          <w:trHeight w:val="235"/>
          <w:jc w:val="center"/>
        </w:trPr>
        <w:tc>
          <w:tcPr>
            <w:tcW w:w="2600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173BCD6" w14:textId="77777777" w:rsidR="004145AC" w:rsidRPr="00187697" w:rsidRDefault="004145AC" w:rsidP="004145AC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sz w:val="18"/>
                <w:szCs w:val="18"/>
              </w:rPr>
              <w:t xml:space="preserve">    Seizure</w:t>
            </w:r>
          </w:p>
        </w:tc>
        <w:tc>
          <w:tcPr>
            <w:tcW w:w="1795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0203B55" w14:textId="7BF0E21F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2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1</w:t>
            </w:r>
          </w:p>
        </w:tc>
        <w:tc>
          <w:tcPr>
            <w:tcW w:w="1797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F90DA56" w14:textId="5254BD52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8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8</w:t>
            </w:r>
          </w:p>
        </w:tc>
        <w:tc>
          <w:tcPr>
            <w:tcW w:w="1555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314E065" w14:textId="582A75EF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9 [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45</w:t>
            </w:r>
            <w:r w:rsidR="007F2670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92]</w:t>
            </w:r>
          </w:p>
        </w:tc>
        <w:tc>
          <w:tcPr>
            <w:tcW w:w="1776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2F163A6" w14:textId="1276428B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6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6</w:t>
            </w:r>
            <w:r w:rsidR="007F2670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</w:p>
        </w:tc>
        <w:tc>
          <w:tcPr>
            <w:tcW w:w="1778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188B2CB" w14:textId="7E81E228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1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2</w:t>
            </w:r>
          </w:p>
        </w:tc>
        <w:tc>
          <w:tcPr>
            <w:tcW w:w="1674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43FE745" w14:textId="548DD3FA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1 [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3</w:t>
            </w:r>
            <w:r w:rsidR="007F2670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1]</w:t>
            </w:r>
          </w:p>
        </w:tc>
      </w:tr>
      <w:tr w:rsidR="004145AC" w:rsidRPr="00187697" w14:paraId="45A1FB0E" w14:textId="77777777" w:rsidTr="715BF489">
        <w:trPr>
          <w:trHeight w:val="235"/>
          <w:jc w:val="center"/>
        </w:trPr>
        <w:tc>
          <w:tcPr>
            <w:tcW w:w="2600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E4B7DC8" w14:textId="77777777" w:rsidR="004145AC" w:rsidRPr="00187697" w:rsidRDefault="004145AC" w:rsidP="004145AC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sz w:val="18"/>
                <w:szCs w:val="18"/>
              </w:rPr>
              <w:t xml:space="preserve">    Traumatic injury</w:t>
            </w:r>
          </w:p>
        </w:tc>
        <w:tc>
          <w:tcPr>
            <w:tcW w:w="1795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1255305" w14:textId="783B4DE7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7</w:t>
            </w:r>
          </w:p>
        </w:tc>
        <w:tc>
          <w:tcPr>
            <w:tcW w:w="1797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FEEE046" w14:textId="2B40945B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="007F2670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0</w:t>
            </w:r>
          </w:p>
        </w:tc>
        <w:tc>
          <w:tcPr>
            <w:tcW w:w="1555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A1EC821" w14:textId="01450E56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NA</w:t>
            </w:r>
          </w:p>
        </w:tc>
        <w:tc>
          <w:tcPr>
            <w:tcW w:w="1776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9F066A4" w14:textId="70233540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0</w:t>
            </w:r>
          </w:p>
        </w:tc>
        <w:tc>
          <w:tcPr>
            <w:tcW w:w="1778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69E7473" w14:textId="61630D3C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4</w:t>
            </w:r>
          </w:p>
        </w:tc>
        <w:tc>
          <w:tcPr>
            <w:tcW w:w="1674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7E63592" w14:textId="42F74C09" w:rsidR="004145AC" w:rsidRPr="00187697" w:rsidRDefault="004145AC" w:rsidP="004145AC">
            <w:pPr>
              <w:pStyle w:val="NoSpacing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NA</w:t>
            </w:r>
          </w:p>
        </w:tc>
      </w:tr>
      <w:tr w:rsidR="00F31142" w:rsidRPr="00187697" w14:paraId="6C10DD14" w14:textId="77777777" w:rsidTr="715BF489">
        <w:trPr>
          <w:trHeight w:val="235"/>
          <w:jc w:val="center"/>
        </w:trPr>
        <w:tc>
          <w:tcPr>
            <w:tcW w:w="2600" w:type="dxa"/>
            <w:tcBorders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</w:tcPr>
          <w:p w14:paraId="4D329B83" w14:textId="71F7B37B" w:rsidR="00F31142" w:rsidRPr="00187697" w:rsidRDefault="00F31142" w:rsidP="00F3114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187697">
              <w:rPr>
                <w:rFonts w:ascii="Times New Roman" w:hAnsi="Times New Roman" w:cs="Times New Roman"/>
                <w:sz w:val="18"/>
                <w:szCs w:val="18"/>
              </w:rPr>
              <w:t xml:space="preserve">    Tremor</w:t>
            </w:r>
          </w:p>
        </w:tc>
        <w:tc>
          <w:tcPr>
            <w:tcW w:w="1795" w:type="dxa"/>
            <w:tcBorders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984C2B7" w14:textId="7B56A3A2" w:rsidR="00F31142" w:rsidRPr="00187697" w:rsidRDefault="00F31142" w:rsidP="00F31142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3</w:t>
            </w:r>
          </w:p>
        </w:tc>
        <w:tc>
          <w:tcPr>
            <w:tcW w:w="1797" w:type="dxa"/>
            <w:tcBorders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52E9CF4" w14:textId="6872A86C" w:rsidR="00F31142" w:rsidRPr="00187697" w:rsidRDefault="00F31142" w:rsidP="00F31142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8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76</w:t>
            </w:r>
          </w:p>
        </w:tc>
        <w:tc>
          <w:tcPr>
            <w:tcW w:w="1555" w:type="dxa"/>
            <w:tcBorders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8481881" w14:textId="07BC39A1" w:rsidR="00F31142" w:rsidRPr="00187697" w:rsidRDefault="00F31142" w:rsidP="00F31142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99 [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8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5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5]</w:t>
            </w:r>
          </w:p>
        </w:tc>
        <w:tc>
          <w:tcPr>
            <w:tcW w:w="1776" w:type="dxa"/>
            <w:tcBorders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0E0DADE" w14:textId="00BF0684" w:rsidR="00F31142" w:rsidRPr="00187697" w:rsidRDefault="00F31142" w:rsidP="00F31142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9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91</w:t>
            </w:r>
          </w:p>
        </w:tc>
        <w:tc>
          <w:tcPr>
            <w:tcW w:w="1778" w:type="dxa"/>
            <w:tcBorders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D392D80" w14:textId="5F705450" w:rsidR="00F31142" w:rsidRPr="00187697" w:rsidRDefault="00F31142" w:rsidP="00F31142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8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5</w:t>
            </w:r>
          </w:p>
        </w:tc>
        <w:tc>
          <w:tcPr>
            <w:tcW w:w="1674" w:type="dxa"/>
            <w:tcBorders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593397A" w14:textId="1F3BF9DC" w:rsidR="00F31142" w:rsidRPr="00187697" w:rsidRDefault="00F31142" w:rsidP="00F31142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37 [0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08</w:t>
            </w:r>
            <w:r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kern w:val="24"/>
                <w:sz w:val="18"/>
                <w:szCs w:val="18"/>
              </w:rPr>
              <w:t>27]</w:t>
            </w:r>
          </w:p>
        </w:tc>
      </w:tr>
      <w:tr w:rsidR="00F31142" w:rsidRPr="00187697" w14:paraId="2DD0E0BD" w14:textId="77777777" w:rsidTr="715BF489">
        <w:trPr>
          <w:trHeight w:val="233"/>
          <w:jc w:val="center"/>
        </w:trPr>
        <w:tc>
          <w:tcPr>
            <w:tcW w:w="12975" w:type="dxa"/>
            <w:gridSpan w:val="7"/>
            <w:tcBorders>
              <w:top w:val="single" w:sz="8" w:space="0" w:color="000000" w:themeColor="text1"/>
              <w:left w:val="nil"/>
              <w:bottom w:val="nil"/>
              <w:right w:val="nil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22919D4" w14:textId="10598B79" w:rsidR="00F31142" w:rsidRPr="00187697" w:rsidRDefault="00F31142" w:rsidP="00F3114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66740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§</w:t>
            </w:r>
            <w:r w:rsidRPr="0066740D">
              <w:rPr>
                <w:rFonts w:ascii="Times New Roman" w:hAnsi="Times New Roman" w:cs="Times New Roman"/>
                <w:sz w:val="18"/>
                <w:szCs w:val="18"/>
              </w:rPr>
              <w:t>Incidence rate was calculated as case per 1 000 person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–</w:t>
            </w:r>
            <w:r w:rsidRPr="0066740D">
              <w:rPr>
                <w:rFonts w:ascii="Times New Roman" w:hAnsi="Times New Roman" w:cs="Times New Roman"/>
                <w:sz w:val="18"/>
                <w:szCs w:val="18"/>
              </w:rPr>
              <w:t>years;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187697">
              <w:rPr>
                <w:rFonts w:ascii="Times New Roman" w:hAnsi="Times New Roman" w:cs="Times New Roman"/>
                <w:sz w:val="18"/>
                <w:szCs w:val="18"/>
              </w:rPr>
              <w:t xml:space="preserve">MPH: methylphenidate; SSRI: selective serotonin reuptake inhibitor; FLX: fluoxetine; ECP: escitalopram; </w:t>
            </w:r>
            <w:r w:rsidRPr="00187697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 xml:space="preserve">‡ </w:t>
            </w:r>
            <w:r w:rsidRPr="00187697">
              <w:rPr>
                <w:rFonts w:ascii="Times New Roman" w:hAnsi="Times New Roman" w:cs="Times New Roman"/>
                <w:sz w:val="18"/>
                <w:szCs w:val="18"/>
              </w:rPr>
              <w:t>Statistically significant</w:t>
            </w:r>
          </w:p>
        </w:tc>
      </w:tr>
    </w:tbl>
    <w:p w14:paraId="7281F8D4" w14:textId="7119580B" w:rsidR="00343589" w:rsidRPr="00187697" w:rsidRDefault="00343589" w:rsidP="00343589">
      <w:pPr>
        <w:rPr>
          <w:rFonts w:ascii="Times New Roman" w:hAnsi="Times New Roman" w:cs="Times New Roman"/>
        </w:rPr>
      </w:pPr>
    </w:p>
    <w:p w14:paraId="7453926F" w14:textId="452590A7" w:rsidR="006243ED" w:rsidRPr="00187697" w:rsidRDefault="006243ED">
      <w:pPr>
        <w:rPr>
          <w:rFonts w:ascii="Times New Roman" w:hAnsi="Times New Roman" w:cs="Times New Roman"/>
        </w:rPr>
      </w:pPr>
      <w:r w:rsidRPr="00187697">
        <w:rPr>
          <w:rFonts w:ascii="Times New Roman" w:hAnsi="Times New Roman" w:cs="Times New Roman"/>
        </w:rPr>
        <w:br w:type="page"/>
      </w:r>
    </w:p>
    <w:p w14:paraId="6232BA11" w14:textId="124C08DB" w:rsidR="008E1F3F" w:rsidRPr="008E1F3F" w:rsidRDefault="008E1F3F" w:rsidP="008E1F3F">
      <w:pPr>
        <w:pStyle w:val="Caption"/>
        <w:keepNext/>
        <w:rPr>
          <w:rFonts w:ascii="Times New Roman" w:hAnsi="Times New Roman" w:cs="Times New Roman"/>
        </w:rPr>
      </w:pPr>
      <w:r w:rsidRPr="008E1F3F">
        <w:rPr>
          <w:rFonts w:ascii="Times New Roman" w:hAnsi="Times New Roman" w:cs="Times New Roman"/>
        </w:rPr>
        <w:lastRenderedPageBreak/>
        <w:t xml:space="preserve">Table </w:t>
      </w:r>
      <w:r>
        <w:rPr>
          <w:rFonts w:ascii="Times New Roman" w:hAnsi="Times New Roman" w:cs="Times New Roman"/>
        </w:rPr>
        <w:t>S6.</w:t>
      </w:r>
      <w:r w:rsidRPr="008E1F3F">
        <w:rPr>
          <w:rFonts w:ascii="Times New Roman" w:hAnsi="Times New Roman" w:cs="Times New Roman"/>
        </w:rPr>
        <w:t xml:space="preserve"> Comparisons of baseline characteristics, comorbidities, and concomitant drugs </w:t>
      </w:r>
      <w:r>
        <w:rPr>
          <w:rFonts w:ascii="Times New Roman" w:hAnsi="Times New Roman" w:cs="Times New Roman"/>
        </w:rPr>
        <w:t>between the SSRI and MPH-only groups</w:t>
      </w:r>
      <w:r w:rsidRPr="008E1F3F">
        <w:rPr>
          <w:rFonts w:ascii="Times New Roman" w:hAnsi="Times New Roman" w:cs="Times New Roman"/>
        </w:rPr>
        <w:t xml:space="preserve"> after propensity score matching in sensitivity analyses</w:t>
      </w:r>
    </w:p>
    <w:tbl>
      <w:tblPr>
        <w:tblW w:w="5000" w:type="pct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2371"/>
        <w:gridCol w:w="744"/>
        <w:gridCol w:w="191"/>
        <w:gridCol w:w="872"/>
        <w:gridCol w:w="63"/>
        <w:gridCol w:w="725"/>
        <w:gridCol w:w="875"/>
        <w:gridCol w:w="60"/>
        <w:gridCol w:w="637"/>
        <w:gridCol w:w="51"/>
        <w:gridCol w:w="725"/>
        <w:gridCol w:w="633"/>
        <w:gridCol w:w="49"/>
        <w:gridCol w:w="655"/>
        <w:gridCol w:w="49"/>
        <w:gridCol w:w="672"/>
        <w:gridCol w:w="52"/>
        <w:gridCol w:w="644"/>
        <w:gridCol w:w="44"/>
        <w:gridCol w:w="660"/>
        <w:gridCol w:w="44"/>
        <w:gridCol w:w="663"/>
        <w:gridCol w:w="6"/>
        <w:gridCol w:w="30"/>
        <w:gridCol w:w="696"/>
        <w:gridCol w:w="44"/>
        <w:gridCol w:w="682"/>
        <w:gridCol w:w="47"/>
        <w:gridCol w:w="688"/>
        <w:gridCol w:w="25"/>
      </w:tblGrid>
      <w:tr w:rsidR="00102F0D" w:rsidRPr="000575F1" w14:paraId="4A59B0F3" w14:textId="77777777" w:rsidTr="004839C2">
        <w:trPr>
          <w:gridAfter w:val="1"/>
          <w:wAfter w:w="9" w:type="pct"/>
          <w:trHeight w:val="198"/>
        </w:trPr>
        <w:tc>
          <w:tcPr>
            <w:tcW w:w="866" w:type="pct"/>
            <w:vMerge w:val="restart"/>
            <w:tcBorders>
              <w:top w:val="single" w:sz="8" w:space="0" w:color="000000" w:themeColor="text1"/>
              <w:left w:val="nil"/>
              <w:right w:val="nil"/>
            </w:tcBorders>
            <w:shd w:val="clear" w:color="auto" w:fill="auto"/>
            <w:vAlign w:val="center"/>
          </w:tcPr>
          <w:p w14:paraId="408FD4CB" w14:textId="77777777" w:rsidR="006E102B" w:rsidRPr="000575F1" w:rsidRDefault="006E102B" w:rsidP="001A030B">
            <w:pPr>
              <w:pStyle w:val="NoSpacing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0575F1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Characteristics</w:t>
            </w:r>
          </w:p>
        </w:tc>
        <w:tc>
          <w:tcPr>
            <w:tcW w:w="947" w:type="pct"/>
            <w:gridSpan w:val="5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68E34576" w14:textId="77777777" w:rsidR="006E102B" w:rsidRPr="000575F1" w:rsidRDefault="006E102B" w:rsidP="001A030B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</w:pPr>
            <w:proofErr w:type="gramStart"/>
            <w:r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As-treated</w:t>
            </w:r>
            <w:proofErr w:type="gramEnd"/>
            <w:r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 xml:space="preserve"> 1:n</w:t>
            </w:r>
          </w:p>
        </w:tc>
        <w:tc>
          <w:tcPr>
            <w:tcW w:w="858" w:type="pct"/>
            <w:gridSpan w:val="5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shd w:val="clear" w:color="auto" w:fill="auto"/>
            <w:vAlign w:val="center"/>
          </w:tcPr>
          <w:p w14:paraId="71ECB846" w14:textId="77777777" w:rsidR="006E102B" w:rsidRPr="000575F1" w:rsidRDefault="006E102B" w:rsidP="001A030B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</w:pPr>
            <w:r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As-treated Stratification</w:t>
            </w:r>
          </w:p>
        </w:tc>
        <w:tc>
          <w:tcPr>
            <w:tcW w:w="751" w:type="pct"/>
            <w:gridSpan w:val="5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shd w:val="clear" w:color="auto" w:fill="auto"/>
            <w:vAlign w:val="center"/>
          </w:tcPr>
          <w:p w14:paraId="216651AA" w14:textId="77777777" w:rsidR="006E102B" w:rsidRPr="000575F1" w:rsidRDefault="006E102B" w:rsidP="001A030B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</w:pPr>
            <w:r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ITT 1:1</w:t>
            </w:r>
          </w:p>
        </w:tc>
        <w:tc>
          <w:tcPr>
            <w:tcW w:w="771" w:type="pct"/>
            <w:gridSpan w:val="7"/>
            <w:tcBorders>
              <w:top w:val="single" w:sz="8" w:space="0" w:color="000000" w:themeColor="text1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6D57A086" w14:textId="77777777" w:rsidR="006E102B" w:rsidRPr="000575F1" w:rsidRDefault="006E102B" w:rsidP="001A030B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</w:pPr>
            <w:r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ITT 1:n</w:t>
            </w:r>
          </w:p>
        </w:tc>
        <w:tc>
          <w:tcPr>
            <w:tcW w:w="798" w:type="pct"/>
            <w:gridSpan w:val="6"/>
            <w:tcBorders>
              <w:top w:val="single" w:sz="8" w:space="0" w:color="000000" w:themeColor="text1"/>
              <w:left w:val="nil"/>
              <w:bottom w:val="single" w:sz="4" w:space="0" w:color="auto"/>
            </w:tcBorders>
            <w:vAlign w:val="center"/>
          </w:tcPr>
          <w:p w14:paraId="55B6369B" w14:textId="77777777" w:rsidR="006E102B" w:rsidRPr="000575F1" w:rsidRDefault="006E102B" w:rsidP="001A030B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</w:pPr>
            <w:r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ITT Stratification</w:t>
            </w:r>
          </w:p>
        </w:tc>
      </w:tr>
      <w:tr w:rsidR="00102F0D" w:rsidRPr="000575F1" w14:paraId="71FFAA2D" w14:textId="77777777" w:rsidTr="004839C2">
        <w:trPr>
          <w:trHeight w:val="198"/>
        </w:trPr>
        <w:tc>
          <w:tcPr>
            <w:tcW w:w="866" w:type="pct"/>
            <w:vMerge/>
            <w:tcBorders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vAlign w:val="center"/>
            <w:hideMark/>
          </w:tcPr>
          <w:p w14:paraId="6DE62F8B" w14:textId="77777777" w:rsidR="006E102B" w:rsidRPr="000575F1" w:rsidRDefault="006E102B" w:rsidP="001A030B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41" w:type="pct"/>
            <w:gridSpan w:val="2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2BADC76" w14:textId="77777777" w:rsidR="006E102B" w:rsidRPr="000575F1" w:rsidRDefault="006E102B" w:rsidP="001A030B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SSRI</w:t>
            </w:r>
            <w:r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br/>
              <w:t>(n=2,650)</w:t>
            </w:r>
          </w:p>
        </w:tc>
        <w:tc>
          <w:tcPr>
            <w:tcW w:w="341" w:type="pct"/>
            <w:gridSpan w:val="2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5A8632C" w14:textId="581B4FAD" w:rsidR="006E102B" w:rsidRPr="000575F1" w:rsidRDefault="006E102B" w:rsidP="001A030B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MPH-only</w:t>
            </w:r>
            <w:r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br/>
              <w:t>(n=2,</w:t>
            </w:r>
            <w:r w:rsidR="008425B0"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858</w:t>
            </w:r>
            <w:r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)</w:t>
            </w:r>
          </w:p>
        </w:tc>
        <w:tc>
          <w:tcPr>
            <w:tcW w:w="265" w:type="pct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7F173B0" w14:textId="77777777" w:rsidR="006E102B" w:rsidRPr="000575F1" w:rsidRDefault="006E102B" w:rsidP="001A030B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proofErr w:type="spellStart"/>
            <w:r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aSMD</w:t>
            </w:r>
            <w:proofErr w:type="spellEnd"/>
          </w:p>
        </w:tc>
        <w:tc>
          <w:tcPr>
            <w:tcW w:w="341" w:type="pct"/>
            <w:gridSpan w:val="2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4F00593" w14:textId="3274FE0D" w:rsidR="006E102B" w:rsidRPr="000575F1" w:rsidRDefault="006E102B" w:rsidP="001A030B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SSRI</w:t>
            </w:r>
            <w:r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br/>
              <w:t>(n=</w:t>
            </w:r>
            <w:r w:rsidR="00EA61CE"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6,270</w:t>
            </w:r>
            <w:r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)</w:t>
            </w:r>
          </w:p>
        </w:tc>
        <w:tc>
          <w:tcPr>
            <w:tcW w:w="252" w:type="pct"/>
            <w:gridSpan w:val="2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vAlign w:val="center"/>
          </w:tcPr>
          <w:p w14:paraId="77129BAF" w14:textId="3B23E1AE" w:rsidR="006E102B" w:rsidRPr="000575F1" w:rsidRDefault="006E102B" w:rsidP="001A030B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MPH-only</w:t>
            </w:r>
            <w:r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br/>
              <w:t>(n=</w:t>
            </w:r>
            <w:r w:rsidR="00F97CB8"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2,916</w:t>
            </w:r>
            <w:r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)</w:t>
            </w:r>
          </w:p>
        </w:tc>
        <w:tc>
          <w:tcPr>
            <w:tcW w:w="265" w:type="pct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1FEB8D20" w14:textId="77777777" w:rsidR="006E102B" w:rsidRPr="000575F1" w:rsidRDefault="006E102B" w:rsidP="001A030B">
            <w:pPr>
              <w:pStyle w:val="NormalWeb"/>
              <w:wordWrap w:val="0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proofErr w:type="spellStart"/>
            <w:r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aSMD</w:t>
            </w:r>
            <w:proofErr w:type="spellEnd"/>
          </w:p>
        </w:tc>
        <w:tc>
          <w:tcPr>
            <w:tcW w:w="249" w:type="pct"/>
            <w:gridSpan w:val="2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vAlign w:val="center"/>
          </w:tcPr>
          <w:p w14:paraId="2A91C48A" w14:textId="597D88D1" w:rsidR="006E102B" w:rsidRPr="000575F1" w:rsidRDefault="006E102B" w:rsidP="001A030B">
            <w:pPr>
              <w:pStyle w:val="NormalWeb"/>
              <w:wordWrap w:val="0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SSRI</w:t>
            </w:r>
            <w:r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br/>
              <w:t>(n=</w:t>
            </w:r>
            <w:r w:rsidR="003548EF"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1,</w:t>
            </w:r>
            <w:r w:rsidR="00651DCC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993</w:t>
            </w:r>
            <w:r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)</w:t>
            </w:r>
          </w:p>
        </w:tc>
        <w:tc>
          <w:tcPr>
            <w:tcW w:w="257" w:type="pct"/>
            <w:gridSpan w:val="2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vAlign w:val="center"/>
          </w:tcPr>
          <w:p w14:paraId="352DB9A6" w14:textId="294ADD53" w:rsidR="006E102B" w:rsidRPr="000575F1" w:rsidRDefault="006E102B" w:rsidP="001A030B">
            <w:pPr>
              <w:pStyle w:val="NormalWeb"/>
              <w:wordWrap w:val="0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MPH-only</w:t>
            </w:r>
            <w:r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br/>
              <w:t>(n=</w:t>
            </w:r>
            <w:r w:rsidR="003548EF"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1,</w:t>
            </w:r>
            <w:r w:rsidR="00651DCC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993</w:t>
            </w:r>
            <w:r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)</w:t>
            </w:r>
          </w:p>
        </w:tc>
        <w:tc>
          <w:tcPr>
            <w:tcW w:w="264" w:type="pct"/>
            <w:gridSpan w:val="2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3637F524" w14:textId="77777777" w:rsidR="006E102B" w:rsidRPr="000575F1" w:rsidRDefault="006E102B" w:rsidP="001A030B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proofErr w:type="spellStart"/>
            <w:r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aSMD</w:t>
            </w:r>
            <w:proofErr w:type="spellEnd"/>
          </w:p>
        </w:tc>
        <w:tc>
          <w:tcPr>
            <w:tcW w:w="251" w:type="pct"/>
            <w:gridSpan w:val="2"/>
            <w:tcBorders>
              <w:top w:val="single" w:sz="4" w:space="0" w:color="auto"/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vAlign w:val="center"/>
          </w:tcPr>
          <w:p w14:paraId="1BC425C5" w14:textId="3BE74DF6" w:rsidR="006E102B" w:rsidRPr="000575F1" w:rsidRDefault="006E102B" w:rsidP="001A030B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SSRI</w:t>
            </w:r>
            <w:r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br/>
              <w:t>(n=</w:t>
            </w:r>
            <w:r w:rsidR="00C34695"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1,</w:t>
            </w:r>
            <w:r w:rsidR="00AA6A69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993</w:t>
            </w:r>
            <w:r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)</w:t>
            </w:r>
          </w:p>
        </w:tc>
        <w:tc>
          <w:tcPr>
            <w:tcW w:w="257" w:type="pct"/>
            <w:gridSpan w:val="2"/>
            <w:tcBorders>
              <w:top w:val="single" w:sz="4" w:space="0" w:color="auto"/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vAlign w:val="center"/>
          </w:tcPr>
          <w:p w14:paraId="4EE9B92D" w14:textId="0B653CFA" w:rsidR="006E102B" w:rsidRPr="000575F1" w:rsidRDefault="006E102B" w:rsidP="001A030B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MPH-only</w:t>
            </w:r>
            <w:r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br/>
              <w:t>(n=2,</w:t>
            </w:r>
            <w:r w:rsidR="00AA6A69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166</w:t>
            </w:r>
            <w:r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)</w:t>
            </w:r>
          </w:p>
        </w:tc>
        <w:tc>
          <w:tcPr>
            <w:tcW w:w="255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771DF8B" w14:textId="77777777" w:rsidR="006E102B" w:rsidRPr="000575F1" w:rsidRDefault="006E102B" w:rsidP="001A030B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proofErr w:type="spellStart"/>
            <w:r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aSMD</w:t>
            </w:r>
            <w:proofErr w:type="spellEnd"/>
          </w:p>
        </w:tc>
        <w:tc>
          <w:tcPr>
            <w:tcW w:w="270" w:type="pct"/>
            <w:gridSpan w:val="2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6699BC6C" w14:textId="5DADD520" w:rsidR="006E102B" w:rsidRPr="000575F1" w:rsidRDefault="006E102B" w:rsidP="001A030B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</w:pPr>
            <w:r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SSRI</w:t>
            </w:r>
            <w:r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br/>
              <w:t>(n=</w:t>
            </w:r>
            <w:r w:rsidR="00102F0D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5,141</w:t>
            </w:r>
            <w:r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)</w:t>
            </w:r>
          </w:p>
        </w:tc>
        <w:tc>
          <w:tcPr>
            <w:tcW w:w="266" w:type="pct"/>
            <w:gridSpan w:val="2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32DE6EDA" w14:textId="1D3B5140" w:rsidR="006E102B" w:rsidRPr="000575F1" w:rsidRDefault="006E102B" w:rsidP="001A030B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</w:pPr>
            <w:r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MPH-only</w:t>
            </w:r>
            <w:r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br/>
              <w:t>(n=</w:t>
            </w:r>
            <w:r w:rsidR="00367228"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2</w:t>
            </w:r>
            <w:r w:rsidR="00102F0D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,206</w:t>
            </w:r>
            <w:r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)</w:t>
            </w:r>
          </w:p>
        </w:tc>
        <w:tc>
          <w:tcPr>
            <w:tcW w:w="260" w:type="pct"/>
            <w:gridSpan w:val="2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1A4F5F17" w14:textId="77777777" w:rsidR="006E102B" w:rsidRPr="000575F1" w:rsidRDefault="006E102B" w:rsidP="001A030B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</w:pPr>
            <w:proofErr w:type="spellStart"/>
            <w:r w:rsidRPr="000575F1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aSMD</w:t>
            </w:r>
            <w:proofErr w:type="spellEnd"/>
          </w:p>
        </w:tc>
      </w:tr>
      <w:tr w:rsidR="006E102B" w:rsidRPr="000575F1" w14:paraId="7813CF24" w14:textId="77777777" w:rsidTr="004839C2">
        <w:trPr>
          <w:gridAfter w:val="1"/>
          <w:wAfter w:w="9" w:type="pct"/>
          <w:trHeight w:val="122"/>
        </w:trPr>
        <w:tc>
          <w:tcPr>
            <w:tcW w:w="4991" w:type="pct"/>
            <w:gridSpan w:val="29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83082B8" w14:textId="77777777" w:rsidR="006E102B" w:rsidRPr="000575F1" w:rsidRDefault="006E102B" w:rsidP="001A030B">
            <w:pPr>
              <w:pStyle w:val="NoSpacing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0575F1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Socio-demographics, n (%)</w:t>
            </w:r>
          </w:p>
        </w:tc>
      </w:tr>
      <w:tr w:rsidR="00102F0D" w:rsidRPr="000575F1" w14:paraId="2881D1A7" w14:textId="77777777" w:rsidTr="004839C2">
        <w:trPr>
          <w:gridAfter w:val="1"/>
          <w:wAfter w:w="9" w:type="pct"/>
          <w:trHeight w:val="122"/>
        </w:trPr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AFE937D" w14:textId="77777777" w:rsidR="00AB7916" w:rsidRPr="000575F1" w:rsidRDefault="00AB7916" w:rsidP="00AB7916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hAnsi="Times New Roman" w:cs="Times New Roman"/>
                <w:sz w:val="16"/>
                <w:szCs w:val="16"/>
              </w:rPr>
              <w:t xml:space="preserve">   Male</w:t>
            </w:r>
          </w:p>
        </w:tc>
        <w:tc>
          <w:tcPr>
            <w:tcW w:w="2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6CDC2F" w14:textId="19F62126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,500 (56.6)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47AC47" w14:textId="46ED28BB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,691 (57.9)</w:t>
            </w:r>
          </w:p>
        </w:tc>
        <w:tc>
          <w:tcPr>
            <w:tcW w:w="28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2A8D1EC" w14:textId="5F46E5FB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3</w:t>
            </w:r>
          </w:p>
        </w:tc>
        <w:tc>
          <w:tcPr>
            <w:tcW w:w="3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8A1211" w14:textId="3F3C3377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3,007 (51.6)</w:t>
            </w:r>
          </w:p>
        </w:tc>
        <w:tc>
          <w:tcPr>
            <w:tcW w:w="25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E40405" w14:textId="4C22EAA9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,739 (52)</w:t>
            </w:r>
          </w:p>
        </w:tc>
        <w:tc>
          <w:tcPr>
            <w:tcW w:w="284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E7B18BF" w14:textId="5F26DDB1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2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712491" w14:textId="17BE3C35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187 (59.6)</w:t>
            </w:r>
          </w:p>
        </w:tc>
        <w:tc>
          <w:tcPr>
            <w:tcW w:w="25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948598" w14:textId="5F2A8AC4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176 (59)</w:t>
            </w:r>
          </w:p>
        </w:tc>
        <w:tc>
          <w:tcPr>
            <w:tcW w:w="263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AD61DE4" w14:textId="54574457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254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3458F77" w14:textId="535761D7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,</w:t>
            </w: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87 (59.6)</w:t>
            </w:r>
          </w:p>
        </w:tc>
        <w:tc>
          <w:tcPr>
            <w:tcW w:w="25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E9DA7B0" w14:textId="5A514DAB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,</w:t>
            </w: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321 (59.1)</w:t>
            </w:r>
          </w:p>
        </w:tc>
        <w:tc>
          <w:tcPr>
            <w:tcW w:w="25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36F482" w14:textId="4163A251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267" w:type="pct"/>
            <w:gridSpan w:val="3"/>
            <w:tcBorders>
              <w:left w:val="nil"/>
            </w:tcBorders>
            <w:vAlign w:val="center"/>
          </w:tcPr>
          <w:p w14:paraId="144F1CCF" w14:textId="407EC0CC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2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,</w:t>
            </w: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430 (51.7)</w:t>
            </w:r>
          </w:p>
        </w:tc>
        <w:tc>
          <w:tcPr>
            <w:tcW w:w="265" w:type="pct"/>
            <w:gridSpan w:val="2"/>
            <w:tcBorders>
              <w:left w:val="nil"/>
            </w:tcBorders>
            <w:vAlign w:val="center"/>
          </w:tcPr>
          <w:p w14:paraId="3A10F529" w14:textId="447F1D3B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,</w:t>
            </w: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358 (50.7)</w:t>
            </w:r>
          </w:p>
        </w:tc>
        <w:tc>
          <w:tcPr>
            <w:tcW w:w="268" w:type="pct"/>
            <w:gridSpan w:val="2"/>
            <w:tcBorders>
              <w:left w:val="nil"/>
            </w:tcBorders>
            <w:vAlign w:val="center"/>
          </w:tcPr>
          <w:p w14:paraId="3799F612" w14:textId="7A797AF0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2</w:t>
            </w:r>
          </w:p>
        </w:tc>
      </w:tr>
      <w:tr w:rsidR="00102F0D" w:rsidRPr="000575F1" w14:paraId="68437B97" w14:textId="77777777" w:rsidTr="004839C2">
        <w:trPr>
          <w:gridAfter w:val="1"/>
          <w:wAfter w:w="9" w:type="pct"/>
          <w:trHeight w:val="122"/>
        </w:trPr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754C797" w14:textId="77777777" w:rsidR="00AB7916" w:rsidRPr="000575F1" w:rsidRDefault="00AB7916" w:rsidP="00AB7916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hAnsi="Times New Roman" w:cs="Times New Roman"/>
                <w:sz w:val="16"/>
                <w:szCs w:val="16"/>
              </w:rPr>
              <w:t xml:space="preserve">   10–14 years</w:t>
            </w:r>
          </w:p>
        </w:tc>
        <w:tc>
          <w:tcPr>
            <w:tcW w:w="2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79B01E" w14:textId="12625D43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,161 (43.8)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663496" w14:textId="1340696D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,345 (44.9)</w:t>
            </w:r>
          </w:p>
        </w:tc>
        <w:tc>
          <w:tcPr>
            <w:tcW w:w="28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FC0F20" w14:textId="08C86A8A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3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DCEDAE" w14:textId="038F2F41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2,226 (39.1)</w:t>
            </w:r>
          </w:p>
        </w:tc>
        <w:tc>
          <w:tcPr>
            <w:tcW w:w="25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9708C0" w14:textId="164ABC35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,380 (38.5)</w:t>
            </w:r>
          </w:p>
        </w:tc>
        <w:tc>
          <w:tcPr>
            <w:tcW w:w="284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B377934" w14:textId="1FD5D1AC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2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A31965B" w14:textId="2D403E77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930 (46.7)</w:t>
            </w:r>
          </w:p>
        </w:tc>
        <w:tc>
          <w:tcPr>
            <w:tcW w:w="25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62126D" w14:textId="3A490681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928 (46.6)</w:t>
            </w:r>
          </w:p>
        </w:tc>
        <w:tc>
          <w:tcPr>
            <w:tcW w:w="263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C69B29E" w14:textId="221B300D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.00</w:t>
            </w:r>
          </w:p>
        </w:tc>
        <w:tc>
          <w:tcPr>
            <w:tcW w:w="254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F63B21" w14:textId="2656E401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930 (46.7)</w:t>
            </w:r>
          </w:p>
        </w:tc>
        <w:tc>
          <w:tcPr>
            <w:tcW w:w="25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A4731C3" w14:textId="3060813C" w:rsidR="00AB7916" w:rsidRPr="00011DD6" w:rsidRDefault="00AB7916" w:rsidP="00AB7916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,</w:t>
            </w: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49 (46.6)</w:t>
            </w:r>
          </w:p>
        </w:tc>
        <w:tc>
          <w:tcPr>
            <w:tcW w:w="25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84CD857" w14:textId="3C94A5A1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.00</w:t>
            </w:r>
          </w:p>
        </w:tc>
        <w:tc>
          <w:tcPr>
            <w:tcW w:w="267" w:type="pct"/>
            <w:gridSpan w:val="3"/>
            <w:tcBorders>
              <w:left w:val="nil"/>
            </w:tcBorders>
            <w:vAlign w:val="center"/>
          </w:tcPr>
          <w:p w14:paraId="0714348F" w14:textId="59B72C3F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,</w:t>
            </w: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836 (39.3)</w:t>
            </w:r>
          </w:p>
        </w:tc>
        <w:tc>
          <w:tcPr>
            <w:tcW w:w="265" w:type="pct"/>
            <w:gridSpan w:val="2"/>
            <w:tcBorders>
              <w:left w:val="nil"/>
            </w:tcBorders>
            <w:vAlign w:val="center"/>
          </w:tcPr>
          <w:p w14:paraId="2D311935" w14:textId="5B913028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,</w:t>
            </w: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72 (38.1)</w:t>
            </w:r>
          </w:p>
        </w:tc>
        <w:tc>
          <w:tcPr>
            <w:tcW w:w="268" w:type="pct"/>
            <w:gridSpan w:val="2"/>
            <w:tcBorders>
              <w:left w:val="nil"/>
            </w:tcBorders>
            <w:vAlign w:val="center"/>
          </w:tcPr>
          <w:p w14:paraId="4FA0D620" w14:textId="0FDCAEAE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2</w:t>
            </w:r>
          </w:p>
        </w:tc>
      </w:tr>
      <w:tr w:rsidR="00102F0D" w:rsidRPr="000575F1" w14:paraId="0C684733" w14:textId="77777777" w:rsidTr="004839C2">
        <w:trPr>
          <w:gridAfter w:val="1"/>
          <w:wAfter w:w="9" w:type="pct"/>
          <w:trHeight w:val="122"/>
        </w:trPr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FE93441" w14:textId="77777777" w:rsidR="00AB7916" w:rsidRPr="000575F1" w:rsidRDefault="00AB7916" w:rsidP="00AB7916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hAnsi="Times New Roman" w:cs="Times New Roman"/>
                <w:sz w:val="16"/>
                <w:szCs w:val="16"/>
              </w:rPr>
              <w:t xml:space="preserve">   15–19 years</w:t>
            </w:r>
          </w:p>
        </w:tc>
        <w:tc>
          <w:tcPr>
            <w:tcW w:w="2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086B11A" w14:textId="62A09E7E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,489 (56.2)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45064A" w14:textId="291925C2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,513 (55.1)</w:t>
            </w:r>
          </w:p>
        </w:tc>
        <w:tc>
          <w:tcPr>
            <w:tcW w:w="28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0F288B" w14:textId="1CA76228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3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92FFF0" w14:textId="27148DFB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4,044 (60.9)</w:t>
            </w:r>
          </w:p>
        </w:tc>
        <w:tc>
          <w:tcPr>
            <w:tcW w:w="25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7170CD" w14:textId="51F74624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,536 (61.5)</w:t>
            </w:r>
          </w:p>
        </w:tc>
        <w:tc>
          <w:tcPr>
            <w:tcW w:w="284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E0167C6" w14:textId="6F961CAF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2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6F70825" w14:textId="4DED23D1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,</w:t>
            </w: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63 (53.3)</w:t>
            </w:r>
          </w:p>
        </w:tc>
        <w:tc>
          <w:tcPr>
            <w:tcW w:w="25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E005EF8" w14:textId="1D83E158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,</w:t>
            </w: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65 (53.4)</w:t>
            </w:r>
          </w:p>
        </w:tc>
        <w:tc>
          <w:tcPr>
            <w:tcW w:w="263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F47F64F" w14:textId="1ED8DAE8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.00</w:t>
            </w:r>
          </w:p>
        </w:tc>
        <w:tc>
          <w:tcPr>
            <w:tcW w:w="254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6C1009A" w14:textId="61CEBDE2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,</w:t>
            </w: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63 (53.3)</w:t>
            </w:r>
          </w:p>
        </w:tc>
        <w:tc>
          <w:tcPr>
            <w:tcW w:w="25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40EDDB" w14:textId="7096BC9D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,</w:t>
            </w: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17 (53.4)</w:t>
            </w:r>
          </w:p>
        </w:tc>
        <w:tc>
          <w:tcPr>
            <w:tcW w:w="25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F1E990" w14:textId="7AC6155A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.00</w:t>
            </w:r>
          </w:p>
        </w:tc>
        <w:tc>
          <w:tcPr>
            <w:tcW w:w="267" w:type="pct"/>
            <w:gridSpan w:val="3"/>
            <w:tcBorders>
              <w:left w:val="nil"/>
            </w:tcBorders>
            <w:vAlign w:val="center"/>
          </w:tcPr>
          <w:p w14:paraId="199A0EA9" w14:textId="63295A6E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3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,</w:t>
            </w: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305 (60.7)</w:t>
            </w:r>
          </w:p>
        </w:tc>
        <w:tc>
          <w:tcPr>
            <w:tcW w:w="265" w:type="pct"/>
            <w:gridSpan w:val="2"/>
            <w:tcBorders>
              <w:left w:val="nil"/>
            </w:tcBorders>
            <w:vAlign w:val="center"/>
          </w:tcPr>
          <w:p w14:paraId="46311899" w14:textId="6BF1528F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,</w:t>
            </w: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34 (61.9)</w:t>
            </w:r>
          </w:p>
        </w:tc>
        <w:tc>
          <w:tcPr>
            <w:tcW w:w="268" w:type="pct"/>
            <w:gridSpan w:val="2"/>
            <w:tcBorders>
              <w:left w:val="nil"/>
            </w:tcBorders>
            <w:vAlign w:val="center"/>
          </w:tcPr>
          <w:p w14:paraId="6489900E" w14:textId="3795B6CA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2</w:t>
            </w:r>
          </w:p>
        </w:tc>
      </w:tr>
      <w:tr w:rsidR="00102F0D" w:rsidRPr="000575F1" w14:paraId="04071D9D" w14:textId="77777777" w:rsidTr="004839C2">
        <w:trPr>
          <w:gridAfter w:val="1"/>
          <w:wAfter w:w="9" w:type="pct"/>
          <w:trHeight w:val="122"/>
        </w:trPr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17802867" w14:textId="77777777" w:rsidR="00AB7916" w:rsidRPr="000575F1" w:rsidRDefault="00AB7916" w:rsidP="00AB7916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hAnsi="Times New Roman" w:cs="Times New Roman"/>
                <w:sz w:val="16"/>
                <w:szCs w:val="16"/>
              </w:rPr>
              <w:t xml:space="preserve">   Race, Korean</w:t>
            </w:r>
          </w:p>
        </w:tc>
        <w:tc>
          <w:tcPr>
            <w:tcW w:w="2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A9AA5BA" w14:textId="77777777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</w:pPr>
            <w:r w:rsidRPr="000575F1"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  <w:t>2,650 (100.0)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9D48DCA" w14:textId="123F1ADC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</w:pPr>
            <w:r w:rsidRPr="000575F1"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  <w:t>2,858 (100.0)</w:t>
            </w:r>
          </w:p>
        </w:tc>
        <w:tc>
          <w:tcPr>
            <w:tcW w:w="28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A504138" w14:textId="77777777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</w:pPr>
            <w:r w:rsidRPr="000575F1"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  <w:t>0.00</w:t>
            </w:r>
          </w:p>
        </w:tc>
        <w:tc>
          <w:tcPr>
            <w:tcW w:w="3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3E2DC15" w14:textId="5A97A6F4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</w:pPr>
            <w:r w:rsidRPr="000575F1"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  <w:t>6,270 (100.0)</w:t>
            </w:r>
          </w:p>
        </w:tc>
        <w:tc>
          <w:tcPr>
            <w:tcW w:w="25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21EA32" w14:textId="0C845241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</w:pPr>
            <w:r w:rsidRPr="000575F1"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  <w:t>2,916 (100.0)</w:t>
            </w:r>
          </w:p>
        </w:tc>
        <w:tc>
          <w:tcPr>
            <w:tcW w:w="284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D224E77" w14:textId="77777777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</w:pPr>
            <w:r w:rsidRPr="000575F1"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  <w:t>0.00</w:t>
            </w:r>
          </w:p>
        </w:tc>
        <w:tc>
          <w:tcPr>
            <w:tcW w:w="2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28FDF4" w14:textId="43B62B52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24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  <w:t>,993 (100.0)</w:t>
            </w:r>
          </w:p>
        </w:tc>
        <w:tc>
          <w:tcPr>
            <w:tcW w:w="25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7A3417E" w14:textId="6C649EF7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24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  <w:t>,993 (100.0)</w:t>
            </w:r>
          </w:p>
        </w:tc>
        <w:tc>
          <w:tcPr>
            <w:tcW w:w="263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D148665" w14:textId="3FFC5246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24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  <w:t>.00</w:t>
            </w:r>
          </w:p>
        </w:tc>
        <w:tc>
          <w:tcPr>
            <w:tcW w:w="254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74A1D7" w14:textId="7AC646A2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24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  <w:t>,993 (100.0)</w:t>
            </w:r>
          </w:p>
        </w:tc>
        <w:tc>
          <w:tcPr>
            <w:tcW w:w="25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718415" w14:textId="39A89183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24"/>
                <w:sz w:val="16"/>
                <w:szCs w:val="16"/>
              </w:rPr>
              <w:t>2</w:t>
            </w:r>
            <w:r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  <w:t>,166 (100.0)</w:t>
            </w:r>
          </w:p>
        </w:tc>
        <w:tc>
          <w:tcPr>
            <w:tcW w:w="25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DE4DE56" w14:textId="65D82717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24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  <w:t>.00</w:t>
            </w:r>
          </w:p>
        </w:tc>
        <w:tc>
          <w:tcPr>
            <w:tcW w:w="267" w:type="pct"/>
            <w:gridSpan w:val="3"/>
            <w:tcBorders>
              <w:left w:val="nil"/>
            </w:tcBorders>
            <w:vAlign w:val="center"/>
          </w:tcPr>
          <w:p w14:paraId="303278BD" w14:textId="0AC0CB2B" w:rsidR="00AB7916" w:rsidRPr="00AB7916" w:rsidRDefault="00102F0D" w:rsidP="00AB7916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24"/>
                <w:sz w:val="16"/>
                <w:szCs w:val="16"/>
              </w:rPr>
              <w:t>5</w:t>
            </w:r>
            <w:r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  <w:t>,141 (100.0)</w:t>
            </w:r>
          </w:p>
        </w:tc>
        <w:tc>
          <w:tcPr>
            <w:tcW w:w="265" w:type="pct"/>
            <w:gridSpan w:val="2"/>
            <w:tcBorders>
              <w:left w:val="nil"/>
            </w:tcBorders>
            <w:vAlign w:val="center"/>
          </w:tcPr>
          <w:p w14:paraId="1B4EA8EE" w14:textId="63373E67" w:rsidR="00AB7916" w:rsidRPr="00AB7916" w:rsidRDefault="00102F0D" w:rsidP="00AB7916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24"/>
                <w:sz w:val="16"/>
                <w:szCs w:val="16"/>
              </w:rPr>
              <w:t>2</w:t>
            </w:r>
            <w:r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  <w:t>,206 (100.0)</w:t>
            </w:r>
          </w:p>
        </w:tc>
        <w:tc>
          <w:tcPr>
            <w:tcW w:w="268" w:type="pct"/>
            <w:gridSpan w:val="2"/>
            <w:tcBorders>
              <w:left w:val="nil"/>
            </w:tcBorders>
            <w:vAlign w:val="center"/>
          </w:tcPr>
          <w:p w14:paraId="33B363C4" w14:textId="0F4F8208" w:rsidR="00AB7916" w:rsidRPr="00AB7916" w:rsidRDefault="00102F0D" w:rsidP="00AB7916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24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  <w:t>.00</w:t>
            </w:r>
          </w:p>
        </w:tc>
      </w:tr>
      <w:tr w:rsidR="00AB7916" w:rsidRPr="000575F1" w14:paraId="657CA368" w14:textId="77777777" w:rsidTr="004839C2">
        <w:trPr>
          <w:gridAfter w:val="1"/>
          <w:wAfter w:w="9" w:type="pct"/>
          <w:trHeight w:val="122"/>
        </w:trPr>
        <w:tc>
          <w:tcPr>
            <w:tcW w:w="4991" w:type="pct"/>
            <w:gridSpan w:val="29"/>
            <w:tcBorders>
              <w:top w:val="nil"/>
              <w:left w:val="nil"/>
              <w:bottom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007C77C" w14:textId="77777777" w:rsidR="00AB7916" w:rsidRPr="00AB7916" w:rsidRDefault="00AB7916" w:rsidP="00AB7916">
            <w:pPr>
              <w:pStyle w:val="NoSpacing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AB7916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Index year, n (%)</w:t>
            </w:r>
          </w:p>
        </w:tc>
      </w:tr>
      <w:tr w:rsidR="00102F0D" w:rsidRPr="000575F1" w14:paraId="621B2CAD" w14:textId="77777777" w:rsidTr="004839C2">
        <w:trPr>
          <w:gridAfter w:val="1"/>
          <w:wAfter w:w="9" w:type="pct"/>
          <w:trHeight w:val="122"/>
        </w:trPr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995B1EE" w14:textId="77777777" w:rsidR="00AB7916" w:rsidRPr="000575F1" w:rsidRDefault="00AB7916" w:rsidP="00AB7916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hAnsi="Times New Roman" w:cs="Times New Roman"/>
                <w:sz w:val="16"/>
                <w:szCs w:val="16"/>
              </w:rPr>
              <w:t xml:space="preserve">   2017</w:t>
            </w:r>
          </w:p>
        </w:tc>
        <w:tc>
          <w:tcPr>
            <w:tcW w:w="2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D7FFE7" w14:textId="64B9BDFB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11 (19.3)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813847" w14:textId="38AC9B54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45 (19.4)</w:t>
            </w:r>
          </w:p>
        </w:tc>
        <w:tc>
          <w:tcPr>
            <w:tcW w:w="28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58E345" w14:textId="1BEE57E5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0</w:t>
            </w:r>
          </w:p>
        </w:tc>
        <w:tc>
          <w:tcPr>
            <w:tcW w:w="3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13A1FC" w14:textId="72913214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,143 (18.7)</w:t>
            </w:r>
          </w:p>
        </w:tc>
        <w:tc>
          <w:tcPr>
            <w:tcW w:w="25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3A2B2C" w14:textId="405C84F6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54 (18.1)</w:t>
            </w:r>
          </w:p>
        </w:tc>
        <w:tc>
          <w:tcPr>
            <w:tcW w:w="284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A96FCBF" w14:textId="31B8E728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2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D6AE2FB" w14:textId="4C18AB28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32 (26.7)</w:t>
            </w:r>
          </w:p>
        </w:tc>
        <w:tc>
          <w:tcPr>
            <w:tcW w:w="25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92AED8" w14:textId="696B07DA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11 (25.6)</w:t>
            </w:r>
          </w:p>
        </w:tc>
        <w:tc>
          <w:tcPr>
            <w:tcW w:w="263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E4A7161" w14:textId="4A192CBB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254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EC7911" w14:textId="3E9D3859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32 (26.7)</w:t>
            </w:r>
          </w:p>
        </w:tc>
        <w:tc>
          <w:tcPr>
            <w:tcW w:w="25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ED716B" w14:textId="30877E48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47 (25.4)</w:t>
            </w:r>
          </w:p>
        </w:tc>
        <w:tc>
          <w:tcPr>
            <w:tcW w:w="25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24F374" w14:textId="590462BA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3</w:t>
            </w:r>
          </w:p>
        </w:tc>
        <w:tc>
          <w:tcPr>
            <w:tcW w:w="267" w:type="pct"/>
            <w:gridSpan w:val="3"/>
            <w:tcBorders>
              <w:left w:val="nil"/>
            </w:tcBorders>
            <w:vAlign w:val="center"/>
          </w:tcPr>
          <w:p w14:paraId="769CA452" w14:textId="23F92499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,</w:t>
            </w: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205 (24.2)</w:t>
            </w:r>
          </w:p>
        </w:tc>
        <w:tc>
          <w:tcPr>
            <w:tcW w:w="265" w:type="pct"/>
            <w:gridSpan w:val="2"/>
            <w:tcBorders>
              <w:left w:val="nil"/>
            </w:tcBorders>
            <w:vAlign w:val="center"/>
          </w:tcPr>
          <w:p w14:paraId="7258CF4D" w14:textId="55800E2C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54 (23.4)</w:t>
            </w:r>
          </w:p>
        </w:tc>
        <w:tc>
          <w:tcPr>
            <w:tcW w:w="268" w:type="pct"/>
            <w:gridSpan w:val="2"/>
            <w:tcBorders>
              <w:left w:val="nil"/>
            </w:tcBorders>
            <w:vAlign w:val="center"/>
          </w:tcPr>
          <w:p w14:paraId="5415C45E" w14:textId="2CAC9310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2</w:t>
            </w:r>
          </w:p>
        </w:tc>
      </w:tr>
      <w:tr w:rsidR="00102F0D" w:rsidRPr="000575F1" w14:paraId="5723B799" w14:textId="77777777" w:rsidTr="004839C2">
        <w:trPr>
          <w:gridAfter w:val="1"/>
          <w:wAfter w:w="9" w:type="pct"/>
          <w:trHeight w:val="122"/>
        </w:trPr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78DE394" w14:textId="77777777" w:rsidR="00AB7916" w:rsidRPr="000575F1" w:rsidRDefault="00AB7916" w:rsidP="00AB7916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hAnsi="Times New Roman" w:cs="Times New Roman"/>
                <w:sz w:val="16"/>
                <w:szCs w:val="16"/>
              </w:rPr>
              <w:t xml:space="preserve">   2018</w:t>
            </w:r>
          </w:p>
        </w:tc>
        <w:tc>
          <w:tcPr>
            <w:tcW w:w="2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6092D6" w14:textId="2042D6EE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83 (22.0)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EDEF0F" w14:textId="1EBEC7EA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659 (23.4)</w:t>
            </w:r>
          </w:p>
        </w:tc>
        <w:tc>
          <w:tcPr>
            <w:tcW w:w="28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F9120D" w14:textId="0897561A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3</w:t>
            </w:r>
          </w:p>
        </w:tc>
        <w:tc>
          <w:tcPr>
            <w:tcW w:w="3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366374" w14:textId="473B1D8E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,684 (25.7)</w:t>
            </w:r>
          </w:p>
        </w:tc>
        <w:tc>
          <w:tcPr>
            <w:tcW w:w="25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920DBD" w14:textId="1AEC7AB5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674 (24.2)</w:t>
            </w:r>
          </w:p>
        </w:tc>
        <w:tc>
          <w:tcPr>
            <w:tcW w:w="284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B25F922" w14:textId="234966D7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3</w:t>
            </w:r>
          </w:p>
        </w:tc>
        <w:tc>
          <w:tcPr>
            <w:tcW w:w="2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D34F4A" w14:textId="1680D458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98 (30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.0</w:t>
            </w: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)</w:t>
            </w:r>
          </w:p>
        </w:tc>
        <w:tc>
          <w:tcPr>
            <w:tcW w:w="25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959DBA" w14:textId="23683511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611 (30.7)</w:t>
            </w:r>
          </w:p>
        </w:tc>
        <w:tc>
          <w:tcPr>
            <w:tcW w:w="263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1D0CC3A" w14:textId="6FC8916F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254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3796DF" w14:textId="0ECD2F28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98 (30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.0</w:t>
            </w: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)</w:t>
            </w:r>
          </w:p>
        </w:tc>
        <w:tc>
          <w:tcPr>
            <w:tcW w:w="25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A3E5FF" w14:textId="441FE9B2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661 (31.1)</w:t>
            </w:r>
          </w:p>
        </w:tc>
        <w:tc>
          <w:tcPr>
            <w:tcW w:w="25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BB1A36" w14:textId="175521EA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267" w:type="pct"/>
            <w:gridSpan w:val="3"/>
            <w:tcBorders>
              <w:left w:val="nil"/>
            </w:tcBorders>
            <w:vAlign w:val="center"/>
          </w:tcPr>
          <w:p w14:paraId="77E97AC1" w14:textId="27FDC3BF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,</w:t>
            </w: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797 (33.4)</w:t>
            </w:r>
          </w:p>
        </w:tc>
        <w:tc>
          <w:tcPr>
            <w:tcW w:w="265" w:type="pct"/>
            <w:gridSpan w:val="2"/>
            <w:tcBorders>
              <w:left w:val="nil"/>
            </w:tcBorders>
            <w:vAlign w:val="center"/>
          </w:tcPr>
          <w:p w14:paraId="5317491B" w14:textId="5C410424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675 (32.3)</w:t>
            </w:r>
          </w:p>
        </w:tc>
        <w:tc>
          <w:tcPr>
            <w:tcW w:w="268" w:type="pct"/>
            <w:gridSpan w:val="2"/>
            <w:tcBorders>
              <w:left w:val="nil"/>
            </w:tcBorders>
            <w:vAlign w:val="center"/>
          </w:tcPr>
          <w:p w14:paraId="3F5C688D" w14:textId="4548B936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2</w:t>
            </w:r>
          </w:p>
        </w:tc>
      </w:tr>
      <w:tr w:rsidR="00102F0D" w:rsidRPr="000575F1" w14:paraId="78A863CB" w14:textId="77777777" w:rsidTr="004839C2">
        <w:trPr>
          <w:gridAfter w:val="1"/>
          <w:wAfter w:w="9" w:type="pct"/>
          <w:trHeight w:val="122"/>
        </w:trPr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0474246" w14:textId="77777777" w:rsidR="00AB7916" w:rsidRPr="000575F1" w:rsidRDefault="00AB7916" w:rsidP="00AB7916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hAnsi="Times New Roman" w:cs="Times New Roman"/>
                <w:sz w:val="16"/>
                <w:szCs w:val="16"/>
              </w:rPr>
              <w:t xml:space="preserve">   2019</w:t>
            </w:r>
          </w:p>
        </w:tc>
        <w:tc>
          <w:tcPr>
            <w:tcW w:w="2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C63B2B" w14:textId="09FB2EB4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778 (29.4)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D89BE5" w14:textId="75A8AC2E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855 (29.5)</w:t>
            </w:r>
          </w:p>
        </w:tc>
        <w:tc>
          <w:tcPr>
            <w:tcW w:w="28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E1474E" w14:textId="34E89D75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0</w:t>
            </w:r>
          </w:p>
        </w:tc>
        <w:tc>
          <w:tcPr>
            <w:tcW w:w="3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794E22" w14:textId="41E9A6D4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,793 (28.8)</w:t>
            </w:r>
          </w:p>
        </w:tc>
        <w:tc>
          <w:tcPr>
            <w:tcW w:w="25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B73D2D" w14:textId="1A7D01E4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872 (29.8)</w:t>
            </w:r>
          </w:p>
        </w:tc>
        <w:tc>
          <w:tcPr>
            <w:tcW w:w="284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4B2C47C" w14:textId="471258B2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2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289A6C" w14:textId="7C803B5E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771 (38.7)</w:t>
            </w:r>
          </w:p>
        </w:tc>
        <w:tc>
          <w:tcPr>
            <w:tcW w:w="25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B8DEC0" w14:textId="5E7282A7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782 (39.2)</w:t>
            </w:r>
          </w:p>
        </w:tc>
        <w:tc>
          <w:tcPr>
            <w:tcW w:w="263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0464A75" w14:textId="6A0B2418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254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A35B20" w14:textId="3802D617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771 (38.7)</w:t>
            </w:r>
          </w:p>
        </w:tc>
        <w:tc>
          <w:tcPr>
            <w:tcW w:w="25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EB8E54" w14:textId="5FDC0027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856 (39.1)</w:t>
            </w:r>
          </w:p>
        </w:tc>
        <w:tc>
          <w:tcPr>
            <w:tcW w:w="25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3BFECBA" w14:textId="15FEC32B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267" w:type="pct"/>
            <w:gridSpan w:val="3"/>
            <w:tcBorders>
              <w:left w:val="nil"/>
            </w:tcBorders>
            <w:vAlign w:val="center"/>
          </w:tcPr>
          <w:p w14:paraId="54E98EF5" w14:textId="4D4B38C6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,</w:t>
            </w: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951 (38.6)</w:t>
            </w:r>
          </w:p>
        </w:tc>
        <w:tc>
          <w:tcPr>
            <w:tcW w:w="265" w:type="pct"/>
            <w:gridSpan w:val="2"/>
            <w:tcBorders>
              <w:left w:val="nil"/>
            </w:tcBorders>
            <w:vAlign w:val="center"/>
          </w:tcPr>
          <w:p w14:paraId="1F1E42B8" w14:textId="2B704534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872 (40.1)</w:t>
            </w:r>
          </w:p>
        </w:tc>
        <w:tc>
          <w:tcPr>
            <w:tcW w:w="268" w:type="pct"/>
            <w:gridSpan w:val="2"/>
            <w:tcBorders>
              <w:left w:val="nil"/>
            </w:tcBorders>
            <w:vAlign w:val="center"/>
          </w:tcPr>
          <w:p w14:paraId="66F24E08" w14:textId="0D1BA33A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3</w:t>
            </w:r>
          </w:p>
        </w:tc>
      </w:tr>
      <w:tr w:rsidR="00102F0D" w:rsidRPr="000575F1" w14:paraId="093DBF02" w14:textId="77777777" w:rsidTr="004839C2">
        <w:trPr>
          <w:gridAfter w:val="1"/>
          <w:wAfter w:w="9" w:type="pct"/>
          <w:trHeight w:val="122"/>
        </w:trPr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F09493F" w14:textId="77777777" w:rsidR="00AB7916" w:rsidRPr="000575F1" w:rsidRDefault="00AB7916" w:rsidP="00AB7916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hAnsi="Times New Roman" w:cs="Times New Roman"/>
                <w:sz w:val="16"/>
                <w:szCs w:val="16"/>
              </w:rPr>
              <w:t xml:space="preserve">   2020</w:t>
            </w:r>
          </w:p>
        </w:tc>
        <w:tc>
          <w:tcPr>
            <w:tcW w:w="2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4BE24F" w14:textId="70E44B6C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778 (29.4)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35C43F" w14:textId="6BE840AC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799 (27.7)</w:t>
            </w:r>
          </w:p>
        </w:tc>
        <w:tc>
          <w:tcPr>
            <w:tcW w:w="28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B66CAB" w14:textId="28F699C4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4</w:t>
            </w:r>
          </w:p>
        </w:tc>
        <w:tc>
          <w:tcPr>
            <w:tcW w:w="3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73B669" w14:textId="3BB1EF7A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,650 (26.9)</w:t>
            </w:r>
          </w:p>
        </w:tc>
        <w:tc>
          <w:tcPr>
            <w:tcW w:w="25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429AF44" w14:textId="312346A1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816 (27.9)</w:t>
            </w:r>
          </w:p>
        </w:tc>
        <w:tc>
          <w:tcPr>
            <w:tcW w:w="284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E35845E" w14:textId="4A5B1A59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2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23DA9E" w14:textId="4874AE58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92 (4.6)</w:t>
            </w:r>
          </w:p>
        </w:tc>
        <w:tc>
          <w:tcPr>
            <w:tcW w:w="25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86E2BF" w14:textId="3F5148F3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89 (4.5)</w:t>
            </w:r>
          </w:p>
        </w:tc>
        <w:tc>
          <w:tcPr>
            <w:tcW w:w="263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9B5A343" w14:textId="2C686A18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254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450E11" w14:textId="69920AC8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92 (4.6)</w:t>
            </w:r>
          </w:p>
        </w:tc>
        <w:tc>
          <w:tcPr>
            <w:tcW w:w="25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397C03" w14:textId="22B48368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02 (4.4)</w:t>
            </w:r>
          </w:p>
        </w:tc>
        <w:tc>
          <w:tcPr>
            <w:tcW w:w="25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457771F" w14:textId="02220414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267" w:type="pct"/>
            <w:gridSpan w:val="3"/>
            <w:tcBorders>
              <w:left w:val="nil"/>
            </w:tcBorders>
            <w:vAlign w:val="center"/>
          </w:tcPr>
          <w:p w14:paraId="5A81E02A" w14:textId="7851988C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88 (3.9)</w:t>
            </w:r>
          </w:p>
        </w:tc>
        <w:tc>
          <w:tcPr>
            <w:tcW w:w="265" w:type="pct"/>
            <w:gridSpan w:val="2"/>
            <w:tcBorders>
              <w:left w:val="nil"/>
            </w:tcBorders>
            <w:vAlign w:val="center"/>
          </w:tcPr>
          <w:p w14:paraId="4381877F" w14:textId="6D5620B4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05 (4.2)</w:t>
            </w:r>
          </w:p>
        </w:tc>
        <w:tc>
          <w:tcPr>
            <w:tcW w:w="268" w:type="pct"/>
            <w:gridSpan w:val="2"/>
            <w:tcBorders>
              <w:left w:val="nil"/>
            </w:tcBorders>
            <w:vAlign w:val="center"/>
          </w:tcPr>
          <w:p w14:paraId="5B37DD9D" w14:textId="1C317E52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</w:tr>
      <w:tr w:rsidR="00AB7916" w:rsidRPr="000575F1" w14:paraId="3559F2EB" w14:textId="77777777" w:rsidTr="004839C2">
        <w:trPr>
          <w:gridAfter w:val="1"/>
          <w:wAfter w:w="9" w:type="pct"/>
          <w:trHeight w:val="122"/>
        </w:trPr>
        <w:tc>
          <w:tcPr>
            <w:tcW w:w="4991" w:type="pct"/>
            <w:gridSpan w:val="29"/>
            <w:tcBorders>
              <w:top w:val="nil"/>
              <w:left w:val="nil"/>
              <w:bottom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0D56394" w14:textId="77777777" w:rsidR="00AB7916" w:rsidRPr="00AB7916" w:rsidRDefault="00AB7916" w:rsidP="00AB7916">
            <w:pPr>
              <w:pStyle w:val="NoSpacing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AB7916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Medical history, n (%)</w:t>
            </w:r>
          </w:p>
        </w:tc>
      </w:tr>
      <w:tr w:rsidR="00102F0D" w:rsidRPr="000575F1" w14:paraId="0922631E" w14:textId="77777777" w:rsidTr="004839C2">
        <w:trPr>
          <w:gridAfter w:val="1"/>
          <w:wAfter w:w="9" w:type="pct"/>
          <w:trHeight w:val="122"/>
        </w:trPr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6C8E627" w14:textId="77777777" w:rsidR="00AB7916" w:rsidRPr="000575F1" w:rsidRDefault="00AB7916" w:rsidP="00AB7916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hAnsi="Times New Roman" w:cs="Times New Roman"/>
                <w:sz w:val="16"/>
                <w:szCs w:val="16"/>
              </w:rPr>
              <w:t xml:space="preserve">   Anxiety disorder</w:t>
            </w:r>
          </w:p>
        </w:tc>
        <w:tc>
          <w:tcPr>
            <w:tcW w:w="2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325CA0" w14:textId="3A89CDB9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758 (28.6)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186CFF" w14:textId="25B5A830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839 (28.1)</w:t>
            </w:r>
          </w:p>
        </w:tc>
        <w:tc>
          <w:tcPr>
            <w:tcW w:w="28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1A4AAE" w14:textId="76DC13D0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3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AFB919" w14:textId="343CFAB4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,858 (29.6)</w:t>
            </w:r>
          </w:p>
        </w:tc>
        <w:tc>
          <w:tcPr>
            <w:tcW w:w="25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A5CBD4A" w14:textId="074F55FC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864 (28.5)</w:t>
            </w:r>
          </w:p>
        </w:tc>
        <w:tc>
          <w:tcPr>
            <w:tcW w:w="284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2D69C1E" w14:textId="33FAF125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2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E301BBD" w14:textId="3CBAF010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37 (26.9)</w:t>
            </w:r>
          </w:p>
        </w:tc>
        <w:tc>
          <w:tcPr>
            <w:tcW w:w="25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A510A0" w14:textId="6A986B61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23 (26.2)</w:t>
            </w:r>
          </w:p>
        </w:tc>
        <w:tc>
          <w:tcPr>
            <w:tcW w:w="263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57BCAB4" w14:textId="745C52B5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254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1C298A" w14:textId="6E0317D4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37 (26.9)</w:t>
            </w:r>
          </w:p>
        </w:tc>
        <w:tc>
          <w:tcPr>
            <w:tcW w:w="25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727E47" w14:textId="07B61270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607 (26.5)</w:t>
            </w:r>
          </w:p>
        </w:tc>
        <w:tc>
          <w:tcPr>
            <w:tcW w:w="25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636041" w14:textId="6EEE04D0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267" w:type="pct"/>
            <w:gridSpan w:val="3"/>
            <w:tcBorders>
              <w:left w:val="nil"/>
            </w:tcBorders>
            <w:vAlign w:val="center"/>
          </w:tcPr>
          <w:p w14:paraId="0E707E33" w14:textId="31C7DD0B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522 (29)</w:t>
            </w:r>
          </w:p>
        </w:tc>
        <w:tc>
          <w:tcPr>
            <w:tcW w:w="265" w:type="pct"/>
            <w:gridSpan w:val="2"/>
            <w:tcBorders>
              <w:left w:val="nil"/>
            </w:tcBorders>
            <w:vAlign w:val="center"/>
          </w:tcPr>
          <w:p w14:paraId="0CA6232D" w14:textId="5B77ACE3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621 (27.7)</w:t>
            </w:r>
          </w:p>
        </w:tc>
        <w:tc>
          <w:tcPr>
            <w:tcW w:w="268" w:type="pct"/>
            <w:gridSpan w:val="2"/>
            <w:tcBorders>
              <w:left w:val="nil"/>
            </w:tcBorders>
            <w:vAlign w:val="center"/>
          </w:tcPr>
          <w:p w14:paraId="5CA0351C" w14:textId="19305BA8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3</w:t>
            </w:r>
          </w:p>
        </w:tc>
      </w:tr>
      <w:tr w:rsidR="00102F0D" w:rsidRPr="000575F1" w14:paraId="21B468D9" w14:textId="77777777" w:rsidTr="004839C2">
        <w:trPr>
          <w:gridAfter w:val="1"/>
          <w:wAfter w:w="9" w:type="pct"/>
          <w:trHeight w:val="122"/>
        </w:trPr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741379D" w14:textId="77777777" w:rsidR="00AB7916" w:rsidRPr="000575F1" w:rsidRDefault="00AB7916" w:rsidP="00AB7916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hAnsi="Times New Roman" w:cs="Times New Roman"/>
                <w:sz w:val="16"/>
                <w:szCs w:val="16"/>
              </w:rPr>
              <w:t xml:space="preserve">   Autism spectrum disorder</w:t>
            </w:r>
          </w:p>
        </w:tc>
        <w:tc>
          <w:tcPr>
            <w:tcW w:w="2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FF40F9" w14:textId="0235FD48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69 (2.6)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6C807A" w14:textId="4B035F8B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76 (2.5)</w:t>
            </w:r>
          </w:p>
        </w:tc>
        <w:tc>
          <w:tcPr>
            <w:tcW w:w="28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899113" w14:textId="2268657A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0</w:t>
            </w:r>
          </w:p>
        </w:tc>
        <w:tc>
          <w:tcPr>
            <w:tcW w:w="3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8F6E0E" w14:textId="0F1481B1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36 (2.3)</w:t>
            </w:r>
          </w:p>
        </w:tc>
        <w:tc>
          <w:tcPr>
            <w:tcW w:w="25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7DD526" w14:textId="07613D80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78 (2.5)</w:t>
            </w:r>
          </w:p>
        </w:tc>
        <w:tc>
          <w:tcPr>
            <w:tcW w:w="284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E66BFEA" w14:textId="47CE7EAB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2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DD34D2" w14:textId="14DDEE3B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6 (2.8)</w:t>
            </w:r>
          </w:p>
        </w:tc>
        <w:tc>
          <w:tcPr>
            <w:tcW w:w="25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403AB2" w14:textId="2109064E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46 (2.3)</w:t>
            </w:r>
          </w:p>
        </w:tc>
        <w:tc>
          <w:tcPr>
            <w:tcW w:w="263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E18B9C6" w14:textId="7243B301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3</w:t>
            </w:r>
          </w:p>
        </w:tc>
        <w:tc>
          <w:tcPr>
            <w:tcW w:w="254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9BA51D" w14:textId="3C3B8D42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6 (2.8)</w:t>
            </w:r>
          </w:p>
        </w:tc>
        <w:tc>
          <w:tcPr>
            <w:tcW w:w="25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1A2E9D" w14:textId="53A6F3D1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62 (2.5)</w:t>
            </w:r>
          </w:p>
        </w:tc>
        <w:tc>
          <w:tcPr>
            <w:tcW w:w="25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7B1826" w14:textId="46E486C5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267" w:type="pct"/>
            <w:gridSpan w:val="3"/>
            <w:tcBorders>
              <w:left w:val="nil"/>
            </w:tcBorders>
            <w:vAlign w:val="center"/>
          </w:tcPr>
          <w:p w14:paraId="1F5A3EDA" w14:textId="6F38F1AD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00 (2.2)</w:t>
            </w:r>
          </w:p>
        </w:tc>
        <w:tc>
          <w:tcPr>
            <w:tcW w:w="265" w:type="pct"/>
            <w:gridSpan w:val="2"/>
            <w:tcBorders>
              <w:left w:val="nil"/>
            </w:tcBorders>
            <w:vAlign w:val="center"/>
          </w:tcPr>
          <w:p w14:paraId="6429EAE3" w14:textId="769C7C25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66 (2.5)</w:t>
            </w:r>
          </w:p>
        </w:tc>
        <w:tc>
          <w:tcPr>
            <w:tcW w:w="268" w:type="pct"/>
            <w:gridSpan w:val="2"/>
            <w:tcBorders>
              <w:left w:val="nil"/>
            </w:tcBorders>
            <w:vAlign w:val="center"/>
          </w:tcPr>
          <w:p w14:paraId="3725016C" w14:textId="6C5392D9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2</w:t>
            </w:r>
          </w:p>
        </w:tc>
      </w:tr>
      <w:tr w:rsidR="00102F0D" w:rsidRPr="000575F1" w14:paraId="48DDC133" w14:textId="77777777" w:rsidTr="004839C2">
        <w:trPr>
          <w:gridAfter w:val="1"/>
          <w:wAfter w:w="9" w:type="pct"/>
          <w:trHeight w:val="122"/>
        </w:trPr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12713CB" w14:textId="77777777" w:rsidR="00AB7916" w:rsidRPr="000575F1" w:rsidRDefault="00AB7916" w:rsidP="00AB7916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hAnsi="Times New Roman" w:cs="Times New Roman"/>
                <w:sz w:val="16"/>
                <w:szCs w:val="16"/>
              </w:rPr>
              <w:t xml:space="preserve">   Conduct disorder</w:t>
            </w:r>
          </w:p>
        </w:tc>
        <w:tc>
          <w:tcPr>
            <w:tcW w:w="2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2F06BE" w14:textId="7BB28C61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241 (9.1)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22A979" w14:textId="6C658FCC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263 (8.4)</w:t>
            </w:r>
          </w:p>
        </w:tc>
        <w:tc>
          <w:tcPr>
            <w:tcW w:w="28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CC69F0" w14:textId="397039CE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3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08F414" w14:textId="02D2E2DB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418 (7.5)</w:t>
            </w:r>
          </w:p>
        </w:tc>
        <w:tc>
          <w:tcPr>
            <w:tcW w:w="25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D887F93" w14:textId="427DF10C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279 (7.8)</w:t>
            </w:r>
          </w:p>
        </w:tc>
        <w:tc>
          <w:tcPr>
            <w:tcW w:w="284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8932237" w14:textId="1BD13214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2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F945C8B" w14:textId="2A3710F2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93 (9.7)</w:t>
            </w:r>
          </w:p>
        </w:tc>
        <w:tc>
          <w:tcPr>
            <w:tcW w:w="25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AEFBB0" w14:textId="1D91D6D4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93 (9.7)</w:t>
            </w:r>
          </w:p>
        </w:tc>
        <w:tc>
          <w:tcPr>
            <w:tcW w:w="263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8FA7BCE" w14:textId="4BCBD593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.00</w:t>
            </w:r>
          </w:p>
        </w:tc>
        <w:tc>
          <w:tcPr>
            <w:tcW w:w="254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6C8B1E" w14:textId="48131858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93 (9.7)</w:t>
            </w:r>
          </w:p>
        </w:tc>
        <w:tc>
          <w:tcPr>
            <w:tcW w:w="25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21CC5A" w14:textId="1F99CD93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229 (9.8)</w:t>
            </w:r>
          </w:p>
        </w:tc>
        <w:tc>
          <w:tcPr>
            <w:tcW w:w="25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AA952FD" w14:textId="21479F5E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.00</w:t>
            </w:r>
          </w:p>
        </w:tc>
        <w:tc>
          <w:tcPr>
            <w:tcW w:w="267" w:type="pct"/>
            <w:gridSpan w:val="3"/>
            <w:tcBorders>
              <w:left w:val="nil"/>
            </w:tcBorders>
            <w:vAlign w:val="center"/>
          </w:tcPr>
          <w:p w14:paraId="5CE199E3" w14:textId="5D356EF7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368 (8.1)</w:t>
            </w:r>
          </w:p>
        </w:tc>
        <w:tc>
          <w:tcPr>
            <w:tcW w:w="265" w:type="pct"/>
            <w:gridSpan w:val="2"/>
            <w:tcBorders>
              <w:left w:val="nil"/>
            </w:tcBorders>
            <w:vAlign w:val="center"/>
          </w:tcPr>
          <w:p w14:paraId="55D97B78" w14:textId="65EED55E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242 (8.1)</w:t>
            </w:r>
          </w:p>
        </w:tc>
        <w:tc>
          <w:tcPr>
            <w:tcW w:w="268" w:type="pct"/>
            <w:gridSpan w:val="2"/>
            <w:tcBorders>
              <w:left w:val="nil"/>
            </w:tcBorders>
            <w:vAlign w:val="center"/>
          </w:tcPr>
          <w:p w14:paraId="13629AEA" w14:textId="7ED30D43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.00</w:t>
            </w:r>
          </w:p>
        </w:tc>
      </w:tr>
      <w:tr w:rsidR="00102F0D" w:rsidRPr="000575F1" w14:paraId="06072112" w14:textId="77777777" w:rsidTr="004839C2">
        <w:trPr>
          <w:gridAfter w:val="1"/>
          <w:wAfter w:w="9" w:type="pct"/>
          <w:trHeight w:val="122"/>
        </w:trPr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E499239" w14:textId="77777777" w:rsidR="00AB7916" w:rsidRPr="000575F1" w:rsidRDefault="00AB7916" w:rsidP="00AB7916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hAnsi="Times New Roman" w:cs="Times New Roman"/>
                <w:sz w:val="16"/>
                <w:szCs w:val="16"/>
              </w:rPr>
              <w:t xml:space="preserve">   Intellectual disability</w:t>
            </w:r>
          </w:p>
        </w:tc>
        <w:tc>
          <w:tcPr>
            <w:tcW w:w="2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7B8699" w14:textId="7347E379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28 (4.8)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E77905" w14:textId="03A81769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48 (4.6)</w:t>
            </w:r>
          </w:p>
        </w:tc>
        <w:tc>
          <w:tcPr>
            <w:tcW w:w="28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1A7BB3" w14:textId="503B0CAA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3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08556D" w14:textId="5FC30508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201 (3.8)</w:t>
            </w:r>
          </w:p>
        </w:tc>
        <w:tc>
          <w:tcPr>
            <w:tcW w:w="25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CC1F071" w14:textId="6F1A492C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55 (3.8)</w:t>
            </w:r>
          </w:p>
        </w:tc>
        <w:tc>
          <w:tcPr>
            <w:tcW w:w="284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7320195" w14:textId="062D877F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0</w:t>
            </w:r>
          </w:p>
        </w:tc>
        <w:tc>
          <w:tcPr>
            <w:tcW w:w="2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73857F" w14:textId="21C423DE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05 (5.3)</w:t>
            </w:r>
          </w:p>
        </w:tc>
        <w:tc>
          <w:tcPr>
            <w:tcW w:w="25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ED54735" w14:textId="7CA0CA65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06 (5.3)</w:t>
            </w:r>
          </w:p>
        </w:tc>
        <w:tc>
          <w:tcPr>
            <w:tcW w:w="263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7198F94" w14:textId="133D2A74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.00</w:t>
            </w:r>
          </w:p>
        </w:tc>
        <w:tc>
          <w:tcPr>
            <w:tcW w:w="254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AA5D3A4" w14:textId="6F437C3C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05 (5.3)</w:t>
            </w:r>
          </w:p>
        </w:tc>
        <w:tc>
          <w:tcPr>
            <w:tcW w:w="25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B5213B" w14:textId="0B01EC7B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18 (5.2)</w:t>
            </w:r>
          </w:p>
        </w:tc>
        <w:tc>
          <w:tcPr>
            <w:tcW w:w="25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C8A86D" w14:textId="41B8D0A2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.00</w:t>
            </w:r>
          </w:p>
        </w:tc>
        <w:tc>
          <w:tcPr>
            <w:tcW w:w="267" w:type="pct"/>
            <w:gridSpan w:val="3"/>
            <w:tcBorders>
              <w:left w:val="nil"/>
            </w:tcBorders>
            <w:vAlign w:val="center"/>
          </w:tcPr>
          <w:p w14:paraId="15F24F31" w14:textId="40F371F8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74 (4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.0</w:t>
            </w: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)</w:t>
            </w:r>
          </w:p>
        </w:tc>
        <w:tc>
          <w:tcPr>
            <w:tcW w:w="265" w:type="pct"/>
            <w:gridSpan w:val="2"/>
            <w:tcBorders>
              <w:left w:val="nil"/>
            </w:tcBorders>
            <w:vAlign w:val="center"/>
          </w:tcPr>
          <w:p w14:paraId="0BD4CC5E" w14:textId="40BC2AC1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22 (4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.0</w:t>
            </w: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)</w:t>
            </w:r>
          </w:p>
        </w:tc>
        <w:tc>
          <w:tcPr>
            <w:tcW w:w="268" w:type="pct"/>
            <w:gridSpan w:val="2"/>
            <w:tcBorders>
              <w:left w:val="nil"/>
            </w:tcBorders>
            <w:vAlign w:val="center"/>
          </w:tcPr>
          <w:p w14:paraId="7DB0E326" w14:textId="5325CD4F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.00</w:t>
            </w:r>
          </w:p>
        </w:tc>
      </w:tr>
      <w:tr w:rsidR="00AB7916" w:rsidRPr="000575F1" w14:paraId="541340E7" w14:textId="77777777" w:rsidTr="004839C2">
        <w:trPr>
          <w:gridAfter w:val="1"/>
          <w:wAfter w:w="9" w:type="pct"/>
          <w:trHeight w:val="122"/>
        </w:trPr>
        <w:tc>
          <w:tcPr>
            <w:tcW w:w="4991" w:type="pct"/>
            <w:gridSpan w:val="29"/>
            <w:tcBorders>
              <w:top w:val="nil"/>
              <w:left w:val="nil"/>
              <w:bottom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A8C512E" w14:textId="77777777" w:rsidR="00AB7916" w:rsidRPr="00AB7916" w:rsidRDefault="00AB7916" w:rsidP="00AB7916">
            <w:pPr>
              <w:pStyle w:val="NoSpacing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AB7916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Medication use, n (%)</w:t>
            </w:r>
          </w:p>
        </w:tc>
      </w:tr>
      <w:tr w:rsidR="00102F0D" w:rsidRPr="000575F1" w14:paraId="430DC26A" w14:textId="77777777" w:rsidTr="004839C2">
        <w:trPr>
          <w:gridAfter w:val="1"/>
          <w:wAfter w:w="9" w:type="pct"/>
          <w:trHeight w:val="122"/>
        </w:trPr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1ADCD0A" w14:textId="77777777" w:rsidR="00AB7916" w:rsidRPr="000575F1" w:rsidRDefault="00AB7916" w:rsidP="00AB7916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hAnsi="Times New Roman" w:cs="Times New Roman"/>
                <w:sz w:val="16"/>
                <w:szCs w:val="16"/>
              </w:rPr>
              <w:t xml:space="preserve">   Anticholinergics</w:t>
            </w:r>
          </w:p>
        </w:tc>
        <w:tc>
          <w:tcPr>
            <w:tcW w:w="2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9FBA6D" w14:textId="3B916AE8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702 (26.5)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BF8726" w14:textId="430C5943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790 (27.8)</w:t>
            </w:r>
          </w:p>
        </w:tc>
        <w:tc>
          <w:tcPr>
            <w:tcW w:w="28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B072F8" w14:textId="0130708F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3</w:t>
            </w:r>
          </w:p>
        </w:tc>
        <w:tc>
          <w:tcPr>
            <w:tcW w:w="3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376B33" w14:textId="48DA35A0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2,530 (36.0)</w:t>
            </w:r>
          </w:p>
        </w:tc>
        <w:tc>
          <w:tcPr>
            <w:tcW w:w="25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8185041" w14:textId="253A7075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822 (36.2)</w:t>
            </w:r>
          </w:p>
        </w:tc>
        <w:tc>
          <w:tcPr>
            <w:tcW w:w="284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7CBA774" w14:textId="6E1501E1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0</w:t>
            </w:r>
          </w:p>
        </w:tc>
        <w:tc>
          <w:tcPr>
            <w:tcW w:w="2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E3DECF" w14:textId="66473D59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10 (25.6)</w:t>
            </w:r>
          </w:p>
        </w:tc>
        <w:tc>
          <w:tcPr>
            <w:tcW w:w="25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E7AAF4" w14:textId="560970C6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48 (27.5)</w:t>
            </w:r>
          </w:p>
        </w:tc>
        <w:tc>
          <w:tcPr>
            <w:tcW w:w="263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C9620F1" w14:textId="433835EB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4</w:t>
            </w:r>
          </w:p>
        </w:tc>
        <w:tc>
          <w:tcPr>
            <w:tcW w:w="254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7A9046" w14:textId="39744DD3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10 (25.6)</w:t>
            </w:r>
          </w:p>
        </w:tc>
        <w:tc>
          <w:tcPr>
            <w:tcW w:w="25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FD954A" w14:textId="3DDA679A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96 (27.7)</w:t>
            </w:r>
          </w:p>
        </w:tc>
        <w:tc>
          <w:tcPr>
            <w:tcW w:w="25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54F2C7" w14:textId="7EC55183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5</w:t>
            </w:r>
          </w:p>
        </w:tc>
        <w:tc>
          <w:tcPr>
            <w:tcW w:w="267" w:type="pct"/>
            <w:gridSpan w:val="3"/>
            <w:tcBorders>
              <w:left w:val="nil"/>
            </w:tcBorders>
            <w:vAlign w:val="center"/>
          </w:tcPr>
          <w:p w14:paraId="6AF28D4A" w14:textId="47A75100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353 (6.6)</w:t>
            </w:r>
          </w:p>
        </w:tc>
        <w:tc>
          <w:tcPr>
            <w:tcW w:w="265" w:type="pct"/>
            <w:gridSpan w:val="2"/>
            <w:tcBorders>
              <w:left w:val="nil"/>
            </w:tcBorders>
            <w:vAlign w:val="center"/>
          </w:tcPr>
          <w:p w14:paraId="76233748" w14:textId="78DB3527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44 (6.4)</w:t>
            </w:r>
          </w:p>
        </w:tc>
        <w:tc>
          <w:tcPr>
            <w:tcW w:w="268" w:type="pct"/>
            <w:gridSpan w:val="2"/>
            <w:tcBorders>
              <w:left w:val="nil"/>
            </w:tcBorders>
            <w:vAlign w:val="center"/>
          </w:tcPr>
          <w:p w14:paraId="400CB879" w14:textId="0C93164D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</w:tr>
      <w:tr w:rsidR="00102F0D" w:rsidRPr="000575F1" w14:paraId="134A4EC0" w14:textId="77777777" w:rsidTr="004839C2">
        <w:trPr>
          <w:gridAfter w:val="1"/>
          <w:wAfter w:w="9" w:type="pct"/>
          <w:trHeight w:val="122"/>
        </w:trPr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1E828CA" w14:textId="77777777" w:rsidR="00AB7916" w:rsidRPr="000575F1" w:rsidRDefault="00AB7916" w:rsidP="00AB7916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hAnsi="Times New Roman" w:cs="Times New Roman"/>
                <w:sz w:val="16"/>
                <w:szCs w:val="16"/>
              </w:rPr>
              <w:t xml:space="preserve">   Antiepileptics</w:t>
            </w:r>
          </w:p>
        </w:tc>
        <w:tc>
          <w:tcPr>
            <w:tcW w:w="2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717D69" w14:textId="4AC4C164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34 (5.1)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E50F8C" w14:textId="09A5048D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56 (4.9)</w:t>
            </w:r>
          </w:p>
        </w:tc>
        <w:tc>
          <w:tcPr>
            <w:tcW w:w="28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9235A3" w14:textId="5D42DA26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3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20AEDE" w14:textId="55853AE0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403 (6.1)</w:t>
            </w:r>
          </w:p>
        </w:tc>
        <w:tc>
          <w:tcPr>
            <w:tcW w:w="25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E14FD8" w14:textId="27A4E89E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78 (6.4)</w:t>
            </w:r>
          </w:p>
        </w:tc>
        <w:tc>
          <w:tcPr>
            <w:tcW w:w="284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EC0D91A" w14:textId="59443E8F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2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5586CC" w14:textId="5E7957FA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02 (5.1)</w:t>
            </w:r>
          </w:p>
        </w:tc>
        <w:tc>
          <w:tcPr>
            <w:tcW w:w="25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211D78" w14:textId="70310954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05 (5.3)</w:t>
            </w:r>
          </w:p>
        </w:tc>
        <w:tc>
          <w:tcPr>
            <w:tcW w:w="263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C746ADF" w14:textId="243FD0DB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254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34C488" w14:textId="72D5153C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02 (5.1)</w:t>
            </w:r>
          </w:p>
        </w:tc>
        <w:tc>
          <w:tcPr>
            <w:tcW w:w="25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8644EE0" w14:textId="739C885E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24 (5.2)</w:t>
            </w:r>
          </w:p>
        </w:tc>
        <w:tc>
          <w:tcPr>
            <w:tcW w:w="25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B32CD6D" w14:textId="680CEA6A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.00</w:t>
            </w:r>
          </w:p>
        </w:tc>
        <w:tc>
          <w:tcPr>
            <w:tcW w:w="267" w:type="pct"/>
            <w:gridSpan w:val="3"/>
            <w:tcBorders>
              <w:left w:val="nil"/>
            </w:tcBorders>
            <w:vAlign w:val="center"/>
          </w:tcPr>
          <w:p w14:paraId="76FFB792" w14:textId="01CB48A4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332 (24.8)</w:t>
            </w:r>
          </w:p>
        </w:tc>
        <w:tc>
          <w:tcPr>
            <w:tcW w:w="265" w:type="pct"/>
            <w:gridSpan w:val="2"/>
            <w:tcBorders>
              <w:left w:val="nil"/>
            </w:tcBorders>
            <w:vAlign w:val="center"/>
          </w:tcPr>
          <w:p w14:paraId="4B32483C" w14:textId="6EAE65AF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21 (25.7)</w:t>
            </w:r>
          </w:p>
        </w:tc>
        <w:tc>
          <w:tcPr>
            <w:tcW w:w="268" w:type="pct"/>
            <w:gridSpan w:val="2"/>
            <w:tcBorders>
              <w:left w:val="nil"/>
            </w:tcBorders>
            <w:vAlign w:val="center"/>
          </w:tcPr>
          <w:p w14:paraId="630A0AB9" w14:textId="337FEDED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2</w:t>
            </w:r>
          </w:p>
        </w:tc>
      </w:tr>
      <w:tr w:rsidR="00102F0D" w:rsidRPr="000575F1" w14:paraId="77ACEAF7" w14:textId="77777777" w:rsidTr="004839C2">
        <w:trPr>
          <w:gridAfter w:val="1"/>
          <w:wAfter w:w="9" w:type="pct"/>
          <w:trHeight w:val="122"/>
        </w:trPr>
        <w:tc>
          <w:tcPr>
            <w:tcW w:w="866" w:type="pct"/>
            <w:tcBorders>
              <w:top w:val="nil"/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4BBD2AD" w14:textId="77777777" w:rsidR="00AB7916" w:rsidRPr="000575F1" w:rsidRDefault="00AB7916" w:rsidP="00AB7916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hAnsi="Times New Roman" w:cs="Times New Roman"/>
                <w:sz w:val="16"/>
                <w:szCs w:val="16"/>
              </w:rPr>
              <w:t xml:space="preserve">   Antipsychotics</w:t>
            </w:r>
          </w:p>
        </w:tc>
        <w:tc>
          <w:tcPr>
            <w:tcW w:w="271" w:type="pct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8DEFCB" w14:textId="6CDEEA02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81 (21.9)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351A62" w14:textId="075D8887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662 (23)</w:t>
            </w:r>
          </w:p>
        </w:tc>
        <w:tc>
          <w:tcPr>
            <w:tcW w:w="287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42010F" w14:textId="28E98AFB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3</w:t>
            </w:r>
          </w:p>
        </w:tc>
        <w:tc>
          <w:tcPr>
            <w:tcW w:w="319" w:type="pct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2F8606" w14:textId="71A1EAF9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,654 (25.1)</w:t>
            </w:r>
          </w:p>
        </w:tc>
        <w:tc>
          <w:tcPr>
            <w:tcW w:w="255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1356B65" w14:textId="210B549A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692 (25.7)</w:t>
            </w:r>
          </w:p>
        </w:tc>
        <w:tc>
          <w:tcPr>
            <w:tcW w:w="284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965EC03" w14:textId="46240B24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231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61C25A1" w14:textId="3F3C266B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428 (21.5)</w:t>
            </w:r>
          </w:p>
        </w:tc>
        <w:tc>
          <w:tcPr>
            <w:tcW w:w="257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0DC5299" w14:textId="019AADF1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454 (22.8)</w:t>
            </w:r>
          </w:p>
        </w:tc>
        <w:tc>
          <w:tcPr>
            <w:tcW w:w="263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F59B1DD" w14:textId="260FAC93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3</w:t>
            </w:r>
          </w:p>
        </w:tc>
        <w:tc>
          <w:tcPr>
            <w:tcW w:w="254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F0955E9" w14:textId="472258D7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428 (21.5)</w:t>
            </w:r>
          </w:p>
        </w:tc>
        <w:tc>
          <w:tcPr>
            <w:tcW w:w="257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4319153" w14:textId="0BB70321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00 (22.9)</w:t>
            </w:r>
          </w:p>
        </w:tc>
        <w:tc>
          <w:tcPr>
            <w:tcW w:w="258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CA11A82" w14:textId="06FFC65C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4</w:t>
            </w:r>
          </w:p>
        </w:tc>
        <w:tc>
          <w:tcPr>
            <w:tcW w:w="267" w:type="pct"/>
            <w:gridSpan w:val="3"/>
            <w:tcBorders>
              <w:left w:val="nil"/>
            </w:tcBorders>
            <w:vAlign w:val="center"/>
          </w:tcPr>
          <w:p w14:paraId="2B82C2A5" w14:textId="4DD77789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174 (18.3)</w:t>
            </w:r>
          </w:p>
        </w:tc>
        <w:tc>
          <w:tcPr>
            <w:tcW w:w="265" w:type="pct"/>
            <w:gridSpan w:val="2"/>
            <w:tcBorders>
              <w:left w:val="nil"/>
            </w:tcBorders>
            <w:vAlign w:val="center"/>
          </w:tcPr>
          <w:p w14:paraId="5272107A" w14:textId="5E11A5D3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82 (19.3)</w:t>
            </w:r>
          </w:p>
        </w:tc>
        <w:tc>
          <w:tcPr>
            <w:tcW w:w="268" w:type="pct"/>
            <w:gridSpan w:val="2"/>
            <w:tcBorders>
              <w:left w:val="nil"/>
            </w:tcBorders>
            <w:vAlign w:val="center"/>
          </w:tcPr>
          <w:p w14:paraId="7CEEFEAB" w14:textId="66136E6F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3</w:t>
            </w:r>
          </w:p>
        </w:tc>
      </w:tr>
      <w:tr w:rsidR="00102F0D" w:rsidRPr="000575F1" w14:paraId="35041161" w14:textId="77777777" w:rsidTr="004839C2">
        <w:trPr>
          <w:gridAfter w:val="1"/>
          <w:wAfter w:w="9" w:type="pct"/>
          <w:trHeight w:val="122"/>
        </w:trPr>
        <w:tc>
          <w:tcPr>
            <w:tcW w:w="86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FBF07E2" w14:textId="77777777" w:rsidR="00AB7916" w:rsidRPr="000575F1" w:rsidRDefault="00AB7916" w:rsidP="00AB7916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hAnsi="Times New Roman" w:cs="Times New Roman"/>
                <w:sz w:val="16"/>
                <w:szCs w:val="16"/>
              </w:rPr>
              <w:t xml:space="preserve">   Anxiolytics</w:t>
            </w:r>
          </w:p>
        </w:tc>
        <w:tc>
          <w:tcPr>
            <w:tcW w:w="2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9E3036" w14:textId="75AEE200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225 (8.5)</w:t>
            </w:r>
          </w:p>
        </w:tc>
        <w:tc>
          <w:tcPr>
            <w:tcW w:w="388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AC498E" w14:textId="7EC32587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241 (8.8)</w:t>
            </w:r>
          </w:p>
        </w:tc>
        <w:tc>
          <w:tcPr>
            <w:tcW w:w="287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8EA06F" w14:textId="17DE70F2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AD7F9D" w14:textId="0A5BE771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321 (17)</w:t>
            </w:r>
          </w:p>
        </w:tc>
        <w:tc>
          <w:tcPr>
            <w:tcW w:w="255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2059A34" w14:textId="30ACB9D1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249 (17.1)</w:t>
            </w:r>
          </w:p>
        </w:tc>
        <w:tc>
          <w:tcPr>
            <w:tcW w:w="284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BF99381" w14:textId="0583EB97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0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09CBB2A" w14:textId="425C5BD2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187 (59.6)</w:t>
            </w:r>
          </w:p>
        </w:tc>
        <w:tc>
          <w:tcPr>
            <w:tcW w:w="257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7C52B79" w14:textId="0B9CFC7A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176 (59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.0</w:t>
            </w: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)</w:t>
            </w:r>
          </w:p>
        </w:tc>
        <w:tc>
          <w:tcPr>
            <w:tcW w:w="263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221AC67" w14:textId="3AF1E8D1" w:rsidR="00AB7916" w:rsidRPr="000575F1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254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0DFD78A" w14:textId="1D6961D5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40 (7)</w:t>
            </w:r>
          </w:p>
        </w:tc>
        <w:tc>
          <w:tcPr>
            <w:tcW w:w="257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65CA717" w14:textId="6EDAFADF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78 (8.5)</w:t>
            </w:r>
          </w:p>
        </w:tc>
        <w:tc>
          <w:tcPr>
            <w:tcW w:w="258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B831505" w14:textId="61D73CB0" w:rsidR="00AB7916" w:rsidRPr="00011DD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011DD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6</w:t>
            </w:r>
          </w:p>
        </w:tc>
        <w:tc>
          <w:tcPr>
            <w:tcW w:w="267" w:type="pct"/>
            <w:gridSpan w:val="3"/>
            <w:tcBorders>
              <w:left w:val="nil"/>
              <w:bottom w:val="single" w:sz="4" w:space="0" w:color="auto"/>
            </w:tcBorders>
            <w:vAlign w:val="center"/>
          </w:tcPr>
          <w:p w14:paraId="3ECA175D" w14:textId="7089BC10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2133 (37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.0</w:t>
            </w: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)</w:t>
            </w:r>
          </w:p>
        </w:tc>
        <w:tc>
          <w:tcPr>
            <w:tcW w:w="265" w:type="pct"/>
            <w:gridSpan w:val="2"/>
            <w:tcBorders>
              <w:left w:val="nil"/>
              <w:bottom w:val="single" w:sz="4" w:space="0" w:color="auto"/>
            </w:tcBorders>
            <w:vAlign w:val="center"/>
          </w:tcPr>
          <w:p w14:paraId="69EF2D9D" w14:textId="691DB396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618 (38.1)</w:t>
            </w:r>
          </w:p>
        </w:tc>
        <w:tc>
          <w:tcPr>
            <w:tcW w:w="268" w:type="pct"/>
            <w:gridSpan w:val="2"/>
            <w:tcBorders>
              <w:left w:val="nil"/>
              <w:bottom w:val="single" w:sz="4" w:space="0" w:color="auto"/>
            </w:tcBorders>
            <w:vAlign w:val="center"/>
          </w:tcPr>
          <w:p w14:paraId="17B5D048" w14:textId="337F6872" w:rsidR="00AB7916" w:rsidRPr="00AB7916" w:rsidRDefault="00AB7916" w:rsidP="00AB7916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B7916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2</w:t>
            </w:r>
          </w:p>
        </w:tc>
      </w:tr>
      <w:tr w:rsidR="00AA6A69" w:rsidRPr="000575F1" w14:paraId="53B2899A" w14:textId="77777777" w:rsidTr="004839C2">
        <w:trPr>
          <w:gridAfter w:val="1"/>
          <w:wAfter w:w="9" w:type="pct"/>
          <w:trHeight w:val="122"/>
        </w:trPr>
        <w:tc>
          <w:tcPr>
            <w:tcW w:w="4991" w:type="pct"/>
            <w:gridSpan w:val="29"/>
            <w:tcBorders>
              <w:top w:val="single" w:sz="4" w:space="0" w:color="auto"/>
              <w:lef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781B8B0E" w14:textId="6026E47F" w:rsidR="00AA6A69" w:rsidRPr="000575F1" w:rsidRDefault="00AA6A69" w:rsidP="00AA6A69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  <w:r w:rsidRPr="000575F1">
              <w:rPr>
                <w:rFonts w:ascii="Times New Roman" w:hAnsi="Times New Roman" w:cs="Times New Roman"/>
                <w:sz w:val="16"/>
                <w:szCs w:val="16"/>
              </w:rPr>
              <w:t xml:space="preserve">ADHD: attention-deficit/hyperactivity disorder; PS: propensity score; MPH: methylphenidate; SSRI: selective serotonin reuptake inhibitor; </w:t>
            </w:r>
            <w:proofErr w:type="spellStart"/>
            <w:r w:rsidRPr="000575F1">
              <w:rPr>
                <w:rFonts w:ascii="Times New Roman" w:hAnsi="Times New Roman" w:cs="Times New Roman"/>
                <w:sz w:val="16"/>
                <w:szCs w:val="16"/>
              </w:rPr>
              <w:t>aSMD</w:t>
            </w:r>
            <w:proofErr w:type="spellEnd"/>
            <w:r w:rsidRPr="000575F1">
              <w:rPr>
                <w:rFonts w:ascii="Times New Roman" w:hAnsi="Times New Roman" w:cs="Times New Roman"/>
                <w:sz w:val="16"/>
                <w:szCs w:val="16"/>
              </w:rPr>
              <w:t>: absolute standardized mean difference;</w:t>
            </w:r>
          </w:p>
        </w:tc>
      </w:tr>
    </w:tbl>
    <w:p w14:paraId="60368859" w14:textId="77777777" w:rsidR="001971AE" w:rsidRDefault="001971AE">
      <w:pPr>
        <w:rPr>
          <w:rFonts w:ascii="Times New Roman" w:hAnsi="Times New Roman" w:cs="Times New Roman"/>
        </w:rPr>
      </w:pPr>
    </w:p>
    <w:p w14:paraId="1C782B8E" w14:textId="77777777" w:rsidR="001971AE" w:rsidRDefault="001971A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492B992A" w14:textId="56FDCCBA" w:rsidR="001971AE" w:rsidRPr="008E1F3F" w:rsidRDefault="001971AE" w:rsidP="001971AE">
      <w:pPr>
        <w:pStyle w:val="Caption"/>
        <w:keepNext/>
        <w:rPr>
          <w:rFonts w:ascii="Times New Roman" w:hAnsi="Times New Roman" w:cs="Times New Roman"/>
        </w:rPr>
      </w:pPr>
      <w:r w:rsidRPr="008E1F3F">
        <w:rPr>
          <w:rFonts w:ascii="Times New Roman" w:hAnsi="Times New Roman" w:cs="Times New Roman"/>
        </w:rPr>
        <w:t xml:space="preserve">Table </w:t>
      </w:r>
      <w:r>
        <w:rPr>
          <w:rFonts w:ascii="Times New Roman" w:hAnsi="Times New Roman" w:cs="Times New Roman"/>
        </w:rPr>
        <w:t>S7.</w:t>
      </w:r>
      <w:r w:rsidRPr="008E1F3F">
        <w:rPr>
          <w:rFonts w:ascii="Times New Roman" w:hAnsi="Times New Roman" w:cs="Times New Roman"/>
        </w:rPr>
        <w:t xml:space="preserve"> Comparisons of baseline characteristics, comorbidities, and concomitant drugs </w:t>
      </w:r>
      <w:r>
        <w:rPr>
          <w:rFonts w:ascii="Times New Roman" w:hAnsi="Times New Roman" w:cs="Times New Roman"/>
        </w:rPr>
        <w:t xml:space="preserve">between the </w:t>
      </w:r>
      <w:r w:rsidR="00555C5B">
        <w:rPr>
          <w:rFonts w:ascii="Times New Roman" w:hAnsi="Times New Roman" w:cs="Times New Roman"/>
        </w:rPr>
        <w:t>Fluoxetine</w:t>
      </w:r>
      <w:r>
        <w:rPr>
          <w:rFonts w:ascii="Times New Roman" w:hAnsi="Times New Roman" w:cs="Times New Roman"/>
        </w:rPr>
        <w:t xml:space="preserve"> and </w:t>
      </w:r>
      <w:r w:rsidR="00555C5B">
        <w:rPr>
          <w:rFonts w:ascii="Times New Roman" w:hAnsi="Times New Roman" w:cs="Times New Roman"/>
        </w:rPr>
        <w:t>Escitalopram</w:t>
      </w:r>
      <w:r>
        <w:rPr>
          <w:rFonts w:ascii="Times New Roman" w:hAnsi="Times New Roman" w:cs="Times New Roman"/>
        </w:rPr>
        <w:t xml:space="preserve"> groups</w:t>
      </w:r>
      <w:r w:rsidRPr="008E1F3F">
        <w:rPr>
          <w:rFonts w:ascii="Times New Roman" w:hAnsi="Times New Roman" w:cs="Times New Roman"/>
        </w:rPr>
        <w:t xml:space="preserve"> after propensity score matching in sensitivity analyses</w:t>
      </w:r>
    </w:p>
    <w:tbl>
      <w:tblPr>
        <w:tblW w:w="5000" w:type="pct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517"/>
        <w:gridCol w:w="1008"/>
        <w:gridCol w:w="1204"/>
        <w:gridCol w:w="724"/>
        <w:gridCol w:w="1008"/>
        <w:gridCol w:w="916"/>
        <w:gridCol w:w="725"/>
        <w:gridCol w:w="750"/>
        <w:gridCol w:w="916"/>
        <w:gridCol w:w="724"/>
        <w:gridCol w:w="750"/>
        <w:gridCol w:w="916"/>
        <w:gridCol w:w="436"/>
        <w:gridCol w:w="750"/>
        <w:gridCol w:w="916"/>
        <w:gridCol w:w="437"/>
      </w:tblGrid>
      <w:tr w:rsidR="00573C67" w:rsidRPr="00573C67" w14:paraId="6252A5A4" w14:textId="77777777" w:rsidTr="00326293">
        <w:trPr>
          <w:trHeight w:val="175"/>
        </w:trPr>
        <w:tc>
          <w:tcPr>
            <w:tcW w:w="554" w:type="pct"/>
            <w:vMerge w:val="restart"/>
            <w:tcBorders>
              <w:top w:val="single" w:sz="8" w:space="0" w:color="000000" w:themeColor="text1"/>
              <w:left w:val="nil"/>
              <w:right w:val="nil"/>
            </w:tcBorders>
            <w:shd w:val="clear" w:color="auto" w:fill="auto"/>
            <w:vAlign w:val="center"/>
          </w:tcPr>
          <w:p w14:paraId="289FAB0A" w14:textId="77777777" w:rsidR="001971AE" w:rsidRPr="00573C67" w:rsidRDefault="001971AE" w:rsidP="001A030B">
            <w:pPr>
              <w:pStyle w:val="NoSpacing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573C6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Characteristics</w:t>
            </w:r>
          </w:p>
        </w:tc>
        <w:tc>
          <w:tcPr>
            <w:tcW w:w="1072" w:type="pct"/>
            <w:gridSpan w:val="3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10715CC0" w14:textId="77777777" w:rsidR="001971AE" w:rsidRPr="00573C67" w:rsidRDefault="001971AE" w:rsidP="001A030B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</w:pPr>
            <w:proofErr w:type="gramStart"/>
            <w:r w:rsidRPr="00573C6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As-treated</w:t>
            </w:r>
            <w:proofErr w:type="gramEnd"/>
            <w:r w:rsidRPr="00573C6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 xml:space="preserve"> 1:n</w:t>
            </w:r>
          </w:p>
        </w:tc>
        <w:tc>
          <w:tcPr>
            <w:tcW w:w="967" w:type="pct"/>
            <w:gridSpan w:val="3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shd w:val="clear" w:color="auto" w:fill="auto"/>
            <w:vAlign w:val="center"/>
          </w:tcPr>
          <w:p w14:paraId="67FFFB7A" w14:textId="77777777" w:rsidR="001971AE" w:rsidRPr="00573C67" w:rsidRDefault="001971AE" w:rsidP="001A030B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</w:pPr>
            <w:r w:rsidRPr="00573C6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As-treated Stratification</w:t>
            </w:r>
          </w:p>
        </w:tc>
        <w:tc>
          <w:tcPr>
            <w:tcW w:w="872" w:type="pct"/>
            <w:gridSpan w:val="3"/>
            <w:tcBorders>
              <w:top w:val="single" w:sz="8" w:space="0" w:color="000000" w:themeColor="text1"/>
              <w:left w:val="nil"/>
              <w:bottom w:val="single" w:sz="8" w:space="0" w:color="000000" w:themeColor="text1"/>
            </w:tcBorders>
            <w:shd w:val="clear" w:color="auto" w:fill="auto"/>
            <w:vAlign w:val="center"/>
          </w:tcPr>
          <w:p w14:paraId="625F6D55" w14:textId="77777777" w:rsidR="001971AE" w:rsidRPr="00573C67" w:rsidRDefault="001971AE" w:rsidP="001A030B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</w:pPr>
            <w:r w:rsidRPr="00573C6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ITT 1:1</w:t>
            </w:r>
          </w:p>
        </w:tc>
        <w:tc>
          <w:tcPr>
            <w:tcW w:w="767" w:type="pct"/>
            <w:gridSpan w:val="3"/>
            <w:tcBorders>
              <w:top w:val="single" w:sz="8" w:space="0" w:color="000000" w:themeColor="text1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01F232F2" w14:textId="77777777" w:rsidR="001971AE" w:rsidRPr="00573C67" w:rsidRDefault="001971AE" w:rsidP="001A030B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</w:pPr>
            <w:r w:rsidRPr="00573C6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ITT 1:n</w:t>
            </w:r>
          </w:p>
        </w:tc>
        <w:tc>
          <w:tcPr>
            <w:tcW w:w="768" w:type="pct"/>
            <w:gridSpan w:val="3"/>
            <w:tcBorders>
              <w:top w:val="single" w:sz="8" w:space="0" w:color="000000" w:themeColor="text1"/>
              <w:left w:val="nil"/>
              <w:bottom w:val="single" w:sz="4" w:space="0" w:color="auto"/>
            </w:tcBorders>
            <w:vAlign w:val="center"/>
          </w:tcPr>
          <w:p w14:paraId="439911F4" w14:textId="77777777" w:rsidR="001971AE" w:rsidRPr="00573C67" w:rsidRDefault="001971AE" w:rsidP="001A030B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</w:pPr>
            <w:r w:rsidRPr="00573C6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ITT Stratification</w:t>
            </w:r>
          </w:p>
        </w:tc>
      </w:tr>
      <w:tr w:rsidR="00573C67" w:rsidRPr="00573C67" w14:paraId="7C3FAAA5" w14:textId="77777777" w:rsidTr="00326293">
        <w:trPr>
          <w:trHeight w:val="175"/>
        </w:trPr>
        <w:tc>
          <w:tcPr>
            <w:tcW w:w="554" w:type="pct"/>
            <w:vMerge/>
            <w:tcBorders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vAlign w:val="center"/>
            <w:hideMark/>
          </w:tcPr>
          <w:p w14:paraId="17A979EB" w14:textId="77777777" w:rsidR="00573C67" w:rsidRPr="00573C67" w:rsidRDefault="00573C67" w:rsidP="00573C67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68" w:type="pct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BB6F114" w14:textId="664B1EBF" w:rsidR="00573C67" w:rsidRPr="00573C67" w:rsidRDefault="00573C67" w:rsidP="00573C6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573C67">
              <w:rPr>
                <w:rFonts w:ascii="Times New Roman" w:hAnsi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Fluoxetine</w:t>
            </w:r>
            <w:r w:rsidRPr="00573C67">
              <w:rPr>
                <w:rFonts w:ascii="Times New Roman" w:hAnsi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br/>
              <w:t>(n=1,820)</w:t>
            </w:r>
          </w:p>
        </w:tc>
        <w:tc>
          <w:tcPr>
            <w:tcW w:w="440" w:type="pct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44B7BC3" w14:textId="45F844A7" w:rsidR="00573C67" w:rsidRPr="00573C67" w:rsidRDefault="00573C67" w:rsidP="00573C6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573C6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Escitalopram</w:t>
            </w:r>
            <w:r w:rsidRPr="00573C67">
              <w:rPr>
                <w:rFonts w:ascii="Times New Roman" w:hAnsi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br/>
              <w:t>(n=</w:t>
            </w:r>
            <w:r w:rsidR="004D14B6">
              <w:rPr>
                <w:rFonts w:ascii="Times New Roman" w:hAnsi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2,926</w:t>
            </w:r>
            <w:r w:rsidRPr="00573C67">
              <w:rPr>
                <w:rFonts w:ascii="Times New Roman" w:hAnsi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)</w:t>
            </w:r>
          </w:p>
        </w:tc>
        <w:tc>
          <w:tcPr>
            <w:tcW w:w="264" w:type="pct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ED7A61B" w14:textId="77777777" w:rsidR="00573C67" w:rsidRPr="00573C67" w:rsidRDefault="00573C67" w:rsidP="00573C6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proofErr w:type="spellStart"/>
            <w:r w:rsidRPr="00573C6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aSMD</w:t>
            </w:r>
            <w:proofErr w:type="spellEnd"/>
          </w:p>
        </w:tc>
        <w:tc>
          <w:tcPr>
            <w:tcW w:w="368" w:type="pct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20C317A" w14:textId="1A67721F" w:rsidR="00573C67" w:rsidRPr="00573C67" w:rsidRDefault="00573C67" w:rsidP="00573C6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573C67">
              <w:rPr>
                <w:rFonts w:ascii="Times New Roman" w:hAnsi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Fluoxetine</w:t>
            </w:r>
            <w:r w:rsidRPr="00573C67">
              <w:rPr>
                <w:rFonts w:ascii="Times New Roman" w:hAnsi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br/>
              <w:t>(n=</w:t>
            </w:r>
            <w:r w:rsidR="005F012D">
              <w:rPr>
                <w:rFonts w:ascii="Times New Roman" w:hAnsi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2,182</w:t>
            </w:r>
            <w:r w:rsidRPr="00573C67">
              <w:rPr>
                <w:rFonts w:ascii="Times New Roman" w:hAnsi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)</w:t>
            </w:r>
          </w:p>
        </w:tc>
        <w:tc>
          <w:tcPr>
            <w:tcW w:w="334" w:type="pct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vAlign w:val="center"/>
          </w:tcPr>
          <w:p w14:paraId="48D2DCBA" w14:textId="2B0D591F" w:rsidR="00573C67" w:rsidRPr="00573C67" w:rsidRDefault="00573C67" w:rsidP="00573C6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573C6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Escitalopram</w:t>
            </w:r>
            <w:r w:rsidRPr="00573C67">
              <w:rPr>
                <w:rFonts w:ascii="Times New Roman" w:hAnsi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br/>
              <w:t>(n=</w:t>
            </w:r>
            <w:r w:rsidR="005F012D">
              <w:rPr>
                <w:rFonts w:ascii="Times New Roman" w:hAnsi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3,128</w:t>
            </w:r>
            <w:r w:rsidRPr="00573C67">
              <w:rPr>
                <w:rFonts w:ascii="Times New Roman" w:hAnsi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)</w:t>
            </w:r>
          </w:p>
        </w:tc>
        <w:tc>
          <w:tcPr>
            <w:tcW w:w="265" w:type="pct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5C6AA961" w14:textId="77777777" w:rsidR="00573C67" w:rsidRPr="00573C67" w:rsidRDefault="00573C67" w:rsidP="00573C67">
            <w:pPr>
              <w:pStyle w:val="NormalWeb"/>
              <w:wordWrap w:val="0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proofErr w:type="spellStart"/>
            <w:r w:rsidRPr="00573C6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aSMD</w:t>
            </w:r>
            <w:proofErr w:type="spellEnd"/>
          </w:p>
        </w:tc>
        <w:tc>
          <w:tcPr>
            <w:tcW w:w="274" w:type="pct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vAlign w:val="center"/>
          </w:tcPr>
          <w:p w14:paraId="02F0D7F7" w14:textId="46D3894C" w:rsidR="00573C67" w:rsidRPr="00573C67" w:rsidRDefault="00573C67" w:rsidP="00573C67">
            <w:pPr>
              <w:pStyle w:val="NormalWeb"/>
              <w:wordWrap w:val="0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573C67">
              <w:rPr>
                <w:rFonts w:ascii="Times New Roman" w:hAnsi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Fluoxetine</w:t>
            </w:r>
            <w:r w:rsidRPr="00573C67">
              <w:rPr>
                <w:rFonts w:ascii="Times New Roman" w:hAnsi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br/>
              <w:t>(n=1,</w:t>
            </w:r>
            <w:r w:rsidR="00FF3CF1">
              <w:rPr>
                <w:rFonts w:ascii="Times New Roman" w:hAnsi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468</w:t>
            </w:r>
            <w:r w:rsidRPr="00573C67">
              <w:rPr>
                <w:rFonts w:ascii="Times New Roman" w:hAnsi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)</w:t>
            </w:r>
          </w:p>
        </w:tc>
        <w:tc>
          <w:tcPr>
            <w:tcW w:w="334" w:type="pct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vAlign w:val="center"/>
          </w:tcPr>
          <w:p w14:paraId="6C99DD85" w14:textId="5D03A6E9" w:rsidR="00573C67" w:rsidRPr="00573C67" w:rsidRDefault="00573C67" w:rsidP="00573C67">
            <w:pPr>
              <w:pStyle w:val="NormalWeb"/>
              <w:wordWrap w:val="0"/>
              <w:spacing w:before="0" w:beforeAutospacing="0" w:after="0" w:afterAutospacing="0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573C6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Escitalopram</w:t>
            </w:r>
            <w:r w:rsidRPr="00573C67">
              <w:rPr>
                <w:rFonts w:ascii="Times New Roman" w:hAnsi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br/>
              <w:t>(n=1,</w:t>
            </w:r>
            <w:r w:rsidR="00FF3CF1">
              <w:rPr>
                <w:rFonts w:ascii="Times New Roman" w:hAnsi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468</w:t>
            </w:r>
            <w:r w:rsidRPr="00573C67">
              <w:rPr>
                <w:rFonts w:ascii="Times New Roman" w:hAnsi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)</w:t>
            </w:r>
          </w:p>
        </w:tc>
        <w:tc>
          <w:tcPr>
            <w:tcW w:w="264" w:type="pct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65D41966" w14:textId="77777777" w:rsidR="00573C67" w:rsidRPr="00573C67" w:rsidRDefault="00573C67" w:rsidP="00573C6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proofErr w:type="spellStart"/>
            <w:r w:rsidRPr="00573C6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aSMD</w:t>
            </w:r>
            <w:proofErr w:type="spellEnd"/>
          </w:p>
        </w:tc>
        <w:tc>
          <w:tcPr>
            <w:tcW w:w="274" w:type="pct"/>
            <w:tcBorders>
              <w:top w:val="single" w:sz="4" w:space="0" w:color="auto"/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vAlign w:val="center"/>
          </w:tcPr>
          <w:p w14:paraId="14DF45FC" w14:textId="683150FA" w:rsidR="00573C67" w:rsidRPr="00573C67" w:rsidRDefault="00573C67" w:rsidP="00573C6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573C67">
              <w:rPr>
                <w:rFonts w:ascii="Times New Roman" w:hAnsi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Fluoxetine</w:t>
            </w:r>
            <w:r w:rsidRPr="00573C67">
              <w:rPr>
                <w:rFonts w:ascii="Times New Roman" w:hAnsi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br/>
              <w:t>(n=1,</w:t>
            </w:r>
            <w:r w:rsidR="00AB5F5B">
              <w:rPr>
                <w:rFonts w:ascii="Times New Roman" w:hAnsi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468</w:t>
            </w:r>
            <w:r w:rsidRPr="00573C67">
              <w:rPr>
                <w:rFonts w:ascii="Times New Roman" w:hAnsi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)</w:t>
            </w:r>
          </w:p>
        </w:tc>
        <w:tc>
          <w:tcPr>
            <w:tcW w:w="334" w:type="pct"/>
            <w:tcBorders>
              <w:top w:val="single" w:sz="4" w:space="0" w:color="auto"/>
              <w:left w:val="nil"/>
              <w:bottom w:val="single" w:sz="8" w:space="0" w:color="000000" w:themeColor="text1"/>
              <w:right w:val="nil"/>
            </w:tcBorders>
            <w:shd w:val="clear" w:color="auto" w:fill="auto"/>
            <w:vAlign w:val="center"/>
          </w:tcPr>
          <w:p w14:paraId="548C858D" w14:textId="20B95269" w:rsidR="00573C67" w:rsidRPr="00573C67" w:rsidRDefault="00573C67" w:rsidP="00573C6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573C6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Escitalopram</w:t>
            </w:r>
            <w:r w:rsidRPr="00573C67">
              <w:rPr>
                <w:rFonts w:ascii="Times New Roman" w:hAnsi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br/>
              <w:t>(n=</w:t>
            </w:r>
            <w:r w:rsidR="00AB5F5B">
              <w:rPr>
                <w:rFonts w:ascii="Times New Roman" w:hAnsi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2,327</w:t>
            </w:r>
            <w:r w:rsidRPr="00573C67">
              <w:rPr>
                <w:rFonts w:ascii="Times New Roman" w:hAnsi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)</w:t>
            </w:r>
          </w:p>
        </w:tc>
        <w:tc>
          <w:tcPr>
            <w:tcW w:w="15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DEC441F" w14:textId="77777777" w:rsidR="00573C67" w:rsidRPr="00573C67" w:rsidRDefault="00573C67" w:rsidP="00573C6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proofErr w:type="spellStart"/>
            <w:r w:rsidRPr="00573C6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aSMD</w:t>
            </w:r>
            <w:proofErr w:type="spellEnd"/>
          </w:p>
        </w:tc>
        <w:tc>
          <w:tcPr>
            <w:tcW w:w="274" w:type="pct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5BFE2131" w14:textId="749DE1AD" w:rsidR="00573C67" w:rsidRPr="00573C67" w:rsidRDefault="00573C67" w:rsidP="00573C6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</w:pPr>
            <w:r w:rsidRPr="00573C67">
              <w:rPr>
                <w:rFonts w:ascii="Times New Roman" w:hAnsi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Fluoxetine</w:t>
            </w:r>
            <w:r w:rsidRPr="00573C67">
              <w:rPr>
                <w:rFonts w:ascii="Times New Roman" w:hAnsi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br/>
              <w:t>(n=1,8</w:t>
            </w:r>
            <w:r w:rsidR="00AB5F5B">
              <w:rPr>
                <w:rFonts w:ascii="Times New Roman" w:hAnsi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39</w:t>
            </w:r>
            <w:r w:rsidRPr="00573C67">
              <w:rPr>
                <w:rFonts w:ascii="Times New Roman" w:hAnsi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)</w:t>
            </w:r>
          </w:p>
        </w:tc>
        <w:tc>
          <w:tcPr>
            <w:tcW w:w="334" w:type="pct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3F4C3D07" w14:textId="6EC5C06F" w:rsidR="00573C67" w:rsidRPr="00573C67" w:rsidRDefault="00573C67" w:rsidP="00573C6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</w:pPr>
            <w:r w:rsidRPr="00573C6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Escitalopram</w:t>
            </w:r>
            <w:r w:rsidRPr="00573C67">
              <w:rPr>
                <w:rFonts w:ascii="Times New Roman" w:hAnsi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br/>
              <w:t>(n=</w:t>
            </w:r>
            <w:r w:rsidR="00AB5F5B">
              <w:rPr>
                <w:rFonts w:ascii="Times New Roman" w:hAnsi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2,532</w:t>
            </w:r>
            <w:r w:rsidRPr="00573C67">
              <w:rPr>
                <w:rFonts w:ascii="Times New Roman" w:hAnsi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)</w:t>
            </w:r>
          </w:p>
        </w:tc>
        <w:tc>
          <w:tcPr>
            <w:tcW w:w="160" w:type="pct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6ACE026B" w14:textId="77777777" w:rsidR="00573C67" w:rsidRPr="00573C67" w:rsidRDefault="00573C67" w:rsidP="00573C6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</w:pPr>
            <w:proofErr w:type="spellStart"/>
            <w:r w:rsidRPr="00573C67"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aSMD</w:t>
            </w:r>
            <w:proofErr w:type="spellEnd"/>
          </w:p>
        </w:tc>
      </w:tr>
      <w:tr w:rsidR="001971AE" w:rsidRPr="00573C67" w14:paraId="736EC561" w14:textId="77777777" w:rsidTr="00AB5F5B">
        <w:trPr>
          <w:trHeight w:val="108"/>
        </w:trPr>
        <w:tc>
          <w:tcPr>
            <w:tcW w:w="5000" w:type="pct"/>
            <w:gridSpan w:val="16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1826BD0" w14:textId="77777777" w:rsidR="001971AE" w:rsidRPr="00573C67" w:rsidRDefault="001971AE" w:rsidP="001A030B">
            <w:pPr>
              <w:pStyle w:val="NoSpacing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573C6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Socio-demographics, n (%)</w:t>
            </w:r>
          </w:p>
        </w:tc>
      </w:tr>
      <w:tr w:rsidR="00326293" w:rsidRPr="00573C67" w14:paraId="1B722F0C" w14:textId="77777777" w:rsidTr="00326293">
        <w:trPr>
          <w:trHeight w:val="108"/>
        </w:trPr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B970AA1" w14:textId="77777777" w:rsidR="00326293" w:rsidRPr="00573C67" w:rsidRDefault="00326293" w:rsidP="00326293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hAnsi="Times New Roman" w:cs="Times New Roman"/>
                <w:sz w:val="16"/>
                <w:szCs w:val="16"/>
              </w:rPr>
              <w:t xml:space="preserve">   Male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C7FAE02" w14:textId="441CE522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860 (47.3)</w:t>
            </w:r>
          </w:p>
        </w:tc>
        <w:tc>
          <w:tcPr>
            <w:tcW w:w="4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94375BD" w14:textId="4275752A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,</w:t>
            </w: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411 (47.7)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C08CCF8" w14:textId="46C70F25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8AC22EE" w14:textId="68FFF5AC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</w:t>
            </w:r>
            <w:r w:rsidR="005F012D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,</w:t>
            </w: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16 (47.2)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C4E053" w14:textId="58EBCC0D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</w:t>
            </w:r>
            <w:r w:rsidR="005F012D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,</w:t>
            </w: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20 (48.1)</w:t>
            </w:r>
          </w:p>
        </w:tc>
        <w:tc>
          <w:tcPr>
            <w:tcW w:w="2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1DE9E27" w14:textId="450A57FC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661B60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697 (47.5)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353094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714 (48.6)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F957D86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4FD5CC5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697 (47.5)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6DC91F0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102 (47.8)</w:t>
            </w:r>
          </w:p>
        </w:tc>
        <w:tc>
          <w:tcPr>
            <w:tcW w:w="1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D769A5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274" w:type="pct"/>
            <w:tcBorders>
              <w:left w:val="nil"/>
            </w:tcBorders>
            <w:vAlign w:val="center"/>
          </w:tcPr>
          <w:p w14:paraId="20FCC765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858 (46.4)</w:t>
            </w:r>
          </w:p>
        </w:tc>
        <w:tc>
          <w:tcPr>
            <w:tcW w:w="334" w:type="pct"/>
            <w:tcBorders>
              <w:left w:val="nil"/>
            </w:tcBorders>
            <w:vAlign w:val="center"/>
          </w:tcPr>
          <w:p w14:paraId="1C7A291D" w14:textId="5BF22713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,</w:t>
            </w: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208 (47.6)</w:t>
            </w:r>
          </w:p>
        </w:tc>
        <w:tc>
          <w:tcPr>
            <w:tcW w:w="160" w:type="pct"/>
            <w:tcBorders>
              <w:left w:val="nil"/>
            </w:tcBorders>
            <w:vAlign w:val="center"/>
          </w:tcPr>
          <w:p w14:paraId="1587F296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2</w:t>
            </w:r>
          </w:p>
        </w:tc>
      </w:tr>
      <w:tr w:rsidR="00326293" w:rsidRPr="00573C67" w14:paraId="36FB4FE2" w14:textId="77777777" w:rsidTr="00326293">
        <w:trPr>
          <w:trHeight w:val="108"/>
        </w:trPr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683AEF0" w14:textId="77777777" w:rsidR="00326293" w:rsidRPr="00573C67" w:rsidRDefault="00326293" w:rsidP="00326293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hAnsi="Times New Roman" w:cs="Times New Roman"/>
                <w:sz w:val="16"/>
                <w:szCs w:val="16"/>
              </w:rPr>
              <w:t xml:space="preserve">   10–14 years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4DADCEC" w14:textId="5D9CC8B2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638 (35.1)</w:t>
            </w:r>
          </w:p>
        </w:tc>
        <w:tc>
          <w:tcPr>
            <w:tcW w:w="4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B59F1E5" w14:textId="2F1C9790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,</w:t>
            </w: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39 (34.9)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4A1C5D2" w14:textId="3F4BA265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.00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D2EC4C8" w14:textId="38DE32C4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761 (35.7)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400F0A" w14:textId="1373B4CD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</w:t>
            </w:r>
            <w:r w:rsidR="005F012D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,</w:t>
            </w: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20 (35.7)</w:t>
            </w:r>
          </w:p>
        </w:tc>
        <w:tc>
          <w:tcPr>
            <w:tcW w:w="2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28DB924" w14:textId="2581FEC2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.00</w:t>
            </w:r>
          </w:p>
        </w:tc>
        <w:tc>
          <w:tcPr>
            <w:tcW w:w="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0470FF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04 (34.3)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F6FB517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17 (35.2)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B82EDA7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8E3DF49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04 (34.3)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8F9AF2A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840 (35.0)</w:t>
            </w:r>
          </w:p>
        </w:tc>
        <w:tc>
          <w:tcPr>
            <w:tcW w:w="1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C1A837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274" w:type="pct"/>
            <w:tcBorders>
              <w:left w:val="nil"/>
            </w:tcBorders>
            <w:vAlign w:val="center"/>
          </w:tcPr>
          <w:p w14:paraId="595F042B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638 (36.1)</w:t>
            </w:r>
          </w:p>
        </w:tc>
        <w:tc>
          <w:tcPr>
            <w:tcW w:w="334" w:type="pct"/>
            <w:tcBorders>
              <w:left w:val="nil"/>
            </w:tcBorders>
            <w:vAlign w:val="center"/>
          </w:tcPr>
          <w:p w14:paraId="2D2FDCAF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919 (35.6)</w:t>
            </w:r>
          </w:p>
        </w:tc>
        <w:tc>
          <w:tcPr>
            <w:tcW w:w="160" w:type="pct"/>
            <w:tcBorders>
              <w:left w:val="nil"/>
            </w:tcBorders>
            <w:vAlign w:val="center"/>
          </w:tcPr>
          <w:p w14:paraId="2031F11B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</w:tr>
      <w:tr w:rsidR="00326293" w:rsidRPr="00573C67" w14:paraId="4C9F5FC5" w14:textId="77777777" w:rsidTr="00326293">
        <w:trPr>
          <w:trHeight w:val="108"/>
        </w:trPr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23457FB" w14:textId="77777777" w:rsidR="00326293" w:rsidRPr="00573C67" w:rsidRDefault="00326293" w:rsidP="00326293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hAnsi="Times New Roman" w:cs="Times New Roman"/>
                <w:sz w:val="16"/>
                <w:szCs w:val="16"/>
              </w:rPr>
              <w:t xml:space="preserve">   15–19 years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D2031F2" w14:textId="288C8AD5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182 (64.9)</w:t>
            </w:r>
          </w:p>
        </w:tc>
        <w:tc>
          <w:tcPr>
            <w:tcW w:w="4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728CAC3" w14:textId="76EF37D7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,</w:t>
            </w: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887 (65.1)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2F75701" w14:textId="40CB50BE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.00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5D1BC19" w14:textId="3E80B75A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</w:t>
            </w:r>
            <w:r w:rsidR="005F012D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,</w:t>
            </w: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421 (64.3)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A29D2CB" w14:textId="3A20B2AF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2</w:t>
            </w:r>
            <w:r w:rsidR="005F012D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,</w:t>
            </w: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08 (64.3)</w:t>
            </w:r>
          </w:p>
        </w:tc>
        <w:tc>
          <w:tcPr>
            <w:tcW w:w="2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18862B4" w14:textId="7433C8F4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.00</w:t>
            </w:r>
          </w:p>
        </w:tc>
        <w:tc>
          <w:tcPr>
            <w:tcW w:w="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3F6CA1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964 (65.7)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374324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951 (64.8)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7179039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E04B3DF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964 (65.7)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7551B2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487 (65.0)</w:t>
            </w:r>
          </w:p>
        </w:tc>
        <w:tc>
          <w:tcPr>
            <w:tcW w:w="1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CBF1DB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274" w:type="pct"/>
            <w:tcBorders>
              <w:left w:val="nil"/>
            </w:tcBorders>
            <w:vAlign w:val="center"/>
          </w:tcPr>
          <w:p w14:paraId="6B0A3061" w14:textId="71ADA229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,</w:t>
            </w: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201 (63.9)</w:t>
            </w:r>
          </w:p>
        </w:tc>
        <w:tc>
          <w:tcPr>
            <w:tcW w:w="334" w:type="pct"/>
            <w:tcBorders>
              <w:left w:val="nil"/>
            </w:tcBorders>
            <w:vAlign w:val="center"/>
          </w:tcPr>
          <w:p w14:paraId="00EEE092" w14:textId="2D32FC6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,</w:t>
            </w: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613 (64.4)</w:t>
            </w:r>
          </w:p>
        </w:tc>
        <w:tc>
          <w:tcPr>
            <w:tcW w:w="160" w:type="pct"/>
            <w:tcBorders>
              <w:left w:val="nil"/>
            </w:tcBorders>
            <w:vAlign w:val="center"/>
          </w:tcPr>
          <w:p w14:paraId="6729E0BB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</w:tr>
      <w:tr w:rsidR="00326293" w:rsidRPr="00573C67" w14:paraId="55EA0B3D" w14:textId="77777777" w:rsidTr="00326293">
        <w:trPr>
          <w:trHeight w:val="108"/>
        </w:trPr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1929D4D9" w14:textId="77777777" w:rsidR="00326293" w:rsidRPr="00573C67" w:rsidRDefault="00326293" w:rsidP="00326293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hAnsi="Times New Roman" w:cs="Times New Roman"/>
                <w:sz w:val="16"/>
                <w:szCs w:val="16"/>
              </w:rPr>
              <w:t xml:space="preserve">   Race, Korean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4D738DC" w14:textId="5FC4D96E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24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  <w:t>,820 (100.0)</w:t>
            </w:r>
          </w:p>
        </w:tc>
        <w:tc>
          <w:tcPr>
            <w:tcW w:w="4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FAD3A51" w14:textId="57B6F456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24"/>
                <w:sz w:val="16"/>
                <w:szCs w:val="16"/>
              </w:rPr>
              <w:t>2</w:t>
            </w:r>
            <w:r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  <w:t>,926 (100.0)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3A332EF" w14:textId="6E31AE5B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24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  <w:t>.00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6E5B7E5" w14:textId="420601EC" w:rsidR="00326293" w:rsidRPr="00326293" w:rsidRDefault="005F012D" w:rsidP="00326293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24"/>
                <w:sz w:val="16"/>
                <w:szCs w:val="16"/>
              </w:rPr>
              <w:t>2</w:t>
            </w:r>
            <w:r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  <w:t>,182 (100.0)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5CC8118" w14:textId="3B63862B" w:rsidR="00326293" w:rsidRPr="00326293" w:rsidRDefault="005F012D" w:rsidP="00326293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24"/>
                <w:sz w:val="16"/>
                <w:szCs w:val="16"/>
              </w:rPr>
              <w:t>3</w:t>
            </w:r>
            <w:r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  <w:t>,128 (100.0)</w:t>
            </w:r>
          </w:p>
        </w:tc>
        <w:tc>
          <w:tcPr>
            <w:tcW w:w="2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1813257" w14:textId="35F34F38" w:rsidR="00326293" w:rsidRPr="00326293" w:rsidRDefault="005F012D" w:rsidP="00326293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24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  <w:t>.00</w:t>
            </w:r>
          </w:p>
        </w:tc>
        <w:tc>
          <w:tcPr>
            <w:tcW w:w="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474E50F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</w:pPr>
            <w:r w:rsidRPr="00573C67"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  <w:t>1,468 (100.0)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8445CB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</w:pPr>
            <w:r w:rsidRPr="00573C67"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  <w:t>1,468 (100.0)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4765250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</w:pPr>
            <w:r w:rsidRPr="00573C67"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  <w:t>0.00</w:t>
            </w:r>
          </w:p>
        </w:tc>
        <w:tc>
          <w:tcPr>
            <w:tcW w:w="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40B188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</w:pPr>
            <w:r w:rsidRPr="00573C67"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  <w:t>1,468 (100.0)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EE7B2F5" w14:textId="77777777" w:rsidR="00326293" w:rsidRPr="00573C67" w:rsidRDefault="00326293" w:rsidP="00326293">
            <w:pPr>
              <w:pStyle w:val="NoSpacing"/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</w:pPr>
            <w:r w:rsidRPr="00573C67"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  <w:t>2,327 (100.0)</w:t>
            </w:r>
          </w:p>
        </w:tc>
        <w:tc>
          <w:tcPr>
            <w:tcW w:w="1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9C920EB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</w:pPr>
            <w:r w:rsidRPr="00573C67"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  <w:t>0.00</w:t>
            </w:r>
          </w:p>
        </w:tc>
        <w:tc>
          <w:tcPr>
            <w:tcW w:w="274" w:type="pct"/>
            <w:tcBorders>
              <w:left w:val="nil"/>
            </w:tcBorders>
          </w:tcPr>
          <w:p w14:paraId="7400AEE2" w14:textId="6F6430B6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24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  <w:t>,839 (100.0)</w:t>
            </w:r>
          </w:p>
        </w:tc>
        <w:tc>
          <w:tcPr>
            <w:tcW w:w="334" w:type="pct"/>
            <w:tcBorders>
              <w:left w:val="nil"/>
            </w:tcBorders>
          </w:tcPr>
          <w:p w14:paraId="59421A4C" w14:textId="06BFD6F3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24"/>
                <w:sz w:val="16"/>
                <w:szCs w:val="16"/>
              </w:rPr>
              <w:t>2</w:t>
            </w:r>
            <w:r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  <w:t>,532 (100.0)</w:t>
            </w:r>
          </w:p>
        </w:tc>
        <w:tc>
          <w:tcPr>
            <w:tcW w:w="160" w:type="pct"/>
            <w:tcBorders>
              <w:left w:val="nil"/>
            </w:tcBorders>
          </w:tcPr>
          <w:p w14:paraId="57F7BBBC" w14:textId="4D1D1F5D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24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color w:val="000000"/>
                <w:kern w:val="24"/>
                <w:sz w:val="16"/>
                <w:szCs w:val="16"/>
              </w:rPr>
              <w:t>.00</w:t>
            </w:r>
          </w:p>
        </w:tc>
      </w:tr>
      <w:tr w:rsidR="00326293" w:rsidRPr="00573C67" w14:paraId="2BC1E21A" w14:textId="77777777" w:rsidTr="00AB5F5B">
        <w:trPr>
          <w:trHeight w:val="108"/>
        </w:trPr>
        <w:tc>
          <w:tcPr>
            <w:tcW w:w="5000" w:type="pct"/>
            <w:gridSpan w:val="16"/>
            <w:tcBorders>
              <w:top w:val="nil"/>
              <w:left w:val="nil"/>
              <w:bottom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EBE0B3D" w14:textId="77777777" w:rsidR="00326293" w:rsidRPr="00326293" w:rsidRDefault="00326293" w:rsidP="00326293">
            <w:pPr>
              <w:pStyle w:val="NoSpacing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326293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Index year, n (%)</w:t>
            </w:r>
          </w:p>
        </w:tc>
      </w:tr>
      <w:tr w:rsidR="00326293" w:rsidRPr="00573C67" w14:paraId="48533549" w14:textId="77777777" w:rsidTr="00326293">
        <w:trPr>
          <w:trHeight w:val="108"/>
        </w:trPr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80BC91A" w14:textId="77777777" w:rsidR="00326293" w:rsidRPr="00573C67" w:rsidRDefault="00326293" w:rsidP="00326293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hAnsi="Times New Roman" w:cs="Times New Roman"/>
                <w:sz w:val="16"/>
                <w:szCs w:val="16"/>
              </w:rPr>
              <w:t xml:space="preserve">   2017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72EB321" w14:textId="7C6A8725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344 (18.9)</w:t>
            </w:r>
          </w:p>
        </w:tc>
        <w:tc>
          <w:tcPr>
            <w:tcW w:w="4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59AB3CF" w14:textId="1DCFA34F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29 (19.6)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AF0D63B" w14:textId="41B8D3C2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4575A98" w14:textId="67B1AE54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428 (18.4)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63B45CB" w14:textId="2679B172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49 (18.6)</w:t>
            </w:r>
          </w:p>
        </w:tc>
        <w:tc>
          <w:tcPr>
            <w:tcW w:w="2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AF16F04" w14:textId="14AA4CEB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.00</w:t>
            </w:r>
          </w:p>
        </w:tc>
        <w:tc>
          <w:tcPr>
            <w:tcW w:w="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3CA000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358 (24.4)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D31F02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369 (25.1)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1593EB5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C77B52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358 (24.4)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AD2E343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41 (25.2)</w:t>
            </w:r>
          </w:p>
        </w:tc>
        <w:tc>
          <w:tcPr>
            <w:tcW w:w="1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655F74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274" w:type="pct"/>
            <w:tcBorders>
              <w:left w:val="nil"/>
            </w:tcBorders>
            <w:vAlign w:val="center"/>
          </w:tcPr>
          <w:p w14:paraId="270B9E03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457 (23.6)</w:t>
            </w:r>
          </w:p>
        </w:tc>
        <w:tc>
          <w:tcPr>
            <w:tcW w:w="334" w:type="pct"/>
            <w:tcBorders>
              <w:left w:val="nil"/>
            </w:tcBorders>
            <w:vAlign w:val="center"/>
          </w:tcPr>
          <w:p w14:paraId="03B9ADC3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79 (23.9)</w:t>
            </w:r>
          </w:p>
        </w:tc>
        <w:tc>
          <w:tcPr>
            <w:tcW w:w="160" w:type="pct"/>
            <w:tcBorders>
              <w:left w:val="nil"/>
            </w:tcBorders>
            <w:vAlign w:val="center"/>
          </w:tcPr>
          <w:p w14:paraId="054BCF0F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</w:tr>
      <w:tr w:rsidR="00326293" w:rsidRPr="00573C67" w14:paraId="0608F79A" w14:textId="77777777" w:rsidTr="00326293">
        <w:trPr>
          <w:trHeight w:val="108"/>
        </w:trPr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B300C42" w14:textId="77777777" w:rsidR="00326293" w:rsidRPr="00573C67" w:rsidRDefault="00326293" w:rsidP="00326293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hAnsi="Times New Roman" w:cs="Times New Roman"/>
                <w:sz w:val="16"/>
                <w:szCs w:val="16"/>
              </w:rPr>
              <w:t xml:space="preserve">   2018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D53188B" w14:textId="6AA08CF2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483 (26.5)</w:t>
            </w:r>
          </w:p>
        </w:tc>
        <w:tc>
          <w:tcPr>
            <w:tcW w:w="4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7E15ACC" w14:textId="2C4C0718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762 (26.4)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B6516D4" w14:textId="76C32C08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.00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029B13C" w14:textId="00C39125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91 (26.7)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812C0D" w14:textId="69A3F162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823 (26.4)</w:t>
            </w:r>
          </w:p>
        </w:tc>
        <w:tc>
          <w:tcPr>
            <w:tcW w:w="2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883E615" w14:textId="51703E9A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71E9B07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03 (34.3)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2E4EDB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17 (35.2)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7941661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2B5398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03 (34.3)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432A537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804 (34.8)</w:t>
            </w:r>
          </w:p>
        </w:tc>
        <w:tc>
          <w:tcPr>
            <w:tcW w:w="1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F91542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274" w:type="pct"/>
            <w:tcBorders>
              <w:left w:val="nil"/>
            </w:tcBorders>
            <w:vAlign w:val="center"/>
          </w:tcPr>
          <w:p w14:paraId="4FB15C91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643 (35.1)</w:t>
            </w:r>
          </w:p>
        </w:tc>
        <w:tc>
          <w:tcPr>
            <w:tcW w:w="334" w:type="pct"/>
            <w:tcBorders>
              <w:left w:val="nil"/>
            </w:tcBorders>
            <w:vAlign w:val="center"/>
          </w:tcPr>
          <w:p w14:paraId="62390D7A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874 (34.5)</w:t>
            </w:r>
          </w:p>
        </w:tc>
        <w:tc>
          <w:tcPr>
            <w:tcW w:w="160" w:type="pct"/>
            <w:tcBorders>
              <w:left w:val="nil"/>
            </w:tcBorders>
            <w:vAlign w:val="center"/>
          </w:tcPr>
          <w:p w14:paraId="41C6E340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</w:tr>
      <w:tr w:rsidR="00326293" w:rsidRPr="00573C67" w14:paraId="66D08F5D" w14:textId="77777777" w:rsidTr="00326293">
        <w:trPr>
          <w:trHeight w:val="108"/>
        </w:trPr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10F9142" w14:textId="77777777" w:rsidR="00326293" w:rsidRPr="00573C67" w:rsidRDefault="00326293" w:rsidP="00326293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hAnsi="Times New Roman" w:cs="Times New Roman"/>
                <w:sz w:val="16"/>
                <w:szCs w:val="16"/>
              </w:rPr>
              <w:t xml:space="preserve">   2019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D44614C" w14:textId="7DD3C2F2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30 (29.1)</w:t>
            </w:r>
          </w:p>
        </w:tc>
        <w:tc>
          <w:tcPr>
            <w:tcW w:w="4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3559605" w14:textId="3FEAA88A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854 (28.8)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5692FEF" w14:textId="28507BE5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F60AFE1" w14:textId="5A1E84DE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620 (28.4)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480C39" w14:textId="5FDC1A34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905 (28.7)</w:t>
            </w:r>
          </w:p>
        </w:tc>
        <w:tc>
          <w:tcPr>
            <w:tcW w:w="2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609DD77" w14:textId="19E629C4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3821A9C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56 (37.9)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43C097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30 (36.1)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F404CAC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4</w:t>
            </w:r>
          </w:p>
        </w:tc>
        <w:tc>
          <w:tcPr>
            <w:tcW w:w="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CA714C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56 (37.9)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169528A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897 (36.6)</w:t>
            </w:r>
          </w:p>
        </w:tc>
        <w:tc>
          <w:tcPr>
            <w:tcW w:w="1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90617B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3</w:t>
            </w:r>
          </w:p>
        </w:tc>
        <w:tc>
          <w:tcPr>
            <w:tcW w:w="274" w:type="pct"/>
            <w:tcBorders>
              <w:left w:val="nil"/>
            </w:tcBorders>
            <w:vAlign w:val="center"/>
          </w:tcPr>
          <w:p w14:paraId="4DF8945C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678 (38.1)</w:t>
            </w:r>
          </w:p>
        </w:tc>
        <w:tc>
          <w:tcPr>
            <w:tcW w:w="334" w:type="pct"/>
            <w:tcBorders>
              <w:left w:val="nil"/>
            </w:tcBorders>
            <w:vAlign w:val="center"/>
          </w:tcPr>
          <w:p w14:paraId="54605DBE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986 (38.1)</w:t>
            </w:r>
          </w:p>
        </w:tc>
        <w:tc>
          <w:tcPr>
            <w:tcW w:w="160" w:type="pct"/>
            <w:tcBorders>
              <w:left w:val="nil"/>
            </w:tcBorders>
            <w:vAlign w:val="center"/>
          </w:tcPr>
          <w:p w14:paraId="0FF93770" w14:textId="06649699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.00</w:t>
            </w:r>
          </w:p>
        </w:tc>
      </w:tr>
      <w:tr w:rsidR="00326293" w:rsidRPr="00573C67" w14:paraId="2589C09C" w14:textId="77777777" w:rsidTr="00326293">
        <w:trPr>
          <w:trHeight w:val="108"/>
        </w:trPr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A18CE28" w14:textId="77777777" w:rsidR="00326293" w:rsidRPr="00573C67" w:rsidRDefault="00326293" w:rsidP="00326293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hAnsi="Times New Roman" w:cs="Times New Roman"/>
                <w:sz w:val="16"/>
                <w:szCs w:val="16"/>
              </w:rPr>
              <w:t xml:space="preserve">   2020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4A9B989" w14:textId="32ADB7CA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463 (25.4)</w:t>
            </w:r>
          </w:p>
        </w:tc>
        <w:tc>
          <w:tcPr>
            <w:tcW w:w="4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E3F90EB" w14:textId="4D7091AE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781 (25.3)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7A73A2C" w14:textId="752A474F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.00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56F89AB" w14:textId="2DDCF4C2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43 (26.6)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3013D3D" w14:textId="10A684EE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851 (26.2)</w:t>
            </w:r>
          </w:p>
        </w:tc>
        <w:tc>
          <w:tcPr>
            <w:tcW w:w="2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1971804" w14:textId="5F4658C1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81168A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1 (3.5)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F4A71BE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2 (3.5)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5FA560C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0</w:t>
            </w:r>
          </w:p>
        </w:tc>
        <w:tc>
          <w:tcPr>
            <w:tcW w:w="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C3E3E7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1 (3.5)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0ACAB7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85 (3.5)</w:t>
            </w:r>
          </w:p>
        </w:tc>
        <w:tc>
          <w:tcPr>
            <w:tcW w:w="1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E0FB85A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0</w:t>
            </w:r>
          </w:p>
        </w:tc>
        <w:tc>
          <w:tcPr>
            <w:tcW w:w="274" w:type="pct"/>
            <w:tcBorders>
              <w:left w:val="nil"/>
            </w:tcBorders>
            <w:vAlign w:val="center"/>
          </w:tcPr>
          <w:p w14:paraId="1C2047CA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61 (3.2)</w:t>
            </w:r>
          </w:p>
        </w:tc>
        <w:tc>
          <w:tcPr>
            <w:tcW w:w="334" w:type="pct"/>
            <w:tcBorders>
              <w:left w:val="nil"/>
            </w:tcBorders>
            <w:vAlign w:val="center"/>
          </w:tcPr>
          <w:p w14:paraId="1D6EC3DC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93 (3.4)</w:t>
            </w:r>
          </w:p>
        </w:tc>
        <w:tc>
          <w:tcPr>
            <w:tcW w:w="160" w:type="pct"/>
            <w:tcBorders>
              <w:left w:val="nil"/>
            </w:tcBorders>
            <w:vAlign w:val="center"/>
          </w:tcPr>
          <w:p w14:paraId="3D5CA098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</w:tr>
      <w:tr w:rsidR="00326293" w:rsidRPr="00573C67" w14:paraId="420FB94F" w14:textId="77777777" w:rsidTr="00AB5F5B">
        <w:trPr>
          <w:trHeight w:val="108"/>
        </w:trPr>
        <w:tc>
          <w:tcPr>
            <w:tcW w:w="5000" w:type="pct"/>
            <w:gridSpan w:val="16"/>
            <w:tcBorders>
              <w:top w:val="nil"/>
              <w:left w:val="nil"/>
              <w:bottom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0AEEEE6" w14:textId="77777777" w:rsidR="00326293" w:rsidRPr="00326293" w:rsidRDefault="00326293" w:rsidP="00326293">
            <w:pPr>
              <w:pStyle w:val="NoSpacing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326293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Medical history, n (%)</w:t>
            </w:r>
          </w:p>
        </w:tc>
      </w:tr>
      <w:tr w:rsidR="00326293" w:rsidRPr="00573C67" w14:paraId="26588593" w14:textId="77777777" w:rsidTr="00326293">
        <w:trPr>
          <w:trHeight w:val="108"/>
        </w:trPr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044D7AD" w14:textId="77777777" w:rsidR="00326293" w:rsidRPr="00573C67" w:rsidRDefault="00326293" w:rsidP="00326293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hAnsi="Times New Roman" w:cs="Times New Roman"/>
                <w:sz w:val="16"/>
                <w:szCs w:val="16"/>
              </w:rPr>
              <w:t xml:space="preserve">   Anxiety disorder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C12E8BC" w14:textId="57459117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447 (24.6)</w:t>
            </w:r>
          </w:p>
        </w:tc>
        <w:tc>
          <w:tcPr>
            <w:tcW w:w="4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C772288" w14:textId="22DC0FAD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889 (23.8)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17471A8" w14:textId="6F521E09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B3900FE" w14:textId="28C7CA18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37 (30.8)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4E7C447" w14:textId="13A0B65D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984 (27.9)</w:t>
            </w:r>
          </w:p>
        </w:tc>
        <w:tc>
          <w:tcPr>
            <w:tcW w:w="2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A618D84" w14:textId="1780D7BE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6</w:t>
            </w:r>
          </w:p>
        </w:tc>
        <w:tc>
          <w:tcPr>
            <w:tcW w:w="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7EE3DC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369 (25.1)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F83FC6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364 (24.8)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7B34209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F9021B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369 (25.1)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5D26714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698 (24.2)</w:t>
            </w:r>
          </w:p>
        </w:tc>
        <w:tc>
          <w:tcPr>
            <w:tcW w:w="1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C9369F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274" w:type="pct"/>
            <w:tcBorders>
              <w:left w:val="nil"/>
            </w:tcBorders>
            <w:vAlign w:val="center"/>
          </w:tcPr>
          <w:p w14:paraId="29413FC4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457 (29.9)</w:t>
            </w:r>
          </w:p>
        </w:tc>
        <w:tc>
          <w:tcPr>
            <w:tcW w:w="334" w:type="pct"/>
            <w:tcBorders>
              <w:left w:val="nil"/>
            </w:tcBorders>
            <w:vAlign w:val="center"/>
          </w:tcPr>
          <w:p w14:paraId="4737F90D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798 (27.9)</w:t>
            </w:r>
          </w:p>
        </w:tc>
        <w:tc>
          <w:tcPr>
            <w:tcW w:w="160" w:type="pct"/>
            <w:tcBorders>
              <w:left w:val="nil"/>
            </w:tcBorders>
            <w:vAlign w:val="center"/>
          </w:tcPr>
          <w:p w14:paraId="495A4010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5</w:t>
            </w:r>
          </w:p>
        </w:tc>
      </w:tr>
      <w:tr w:rsidR="00326293" w:rsidRPr="00573C67" w14:paraId="44B2F4CE" w14:textId="77777777" w:rsidTr="00326293">
        <w:trPr>
          <w:trHeight w:val="108"/>
        </w:trPr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D091120" w14:textId="77777777" w:rsidR="00326293" w:rsidRPr="00573C67" w:rsidRDefault="00326293" w:rsidP="00326293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hAnsi="Times New Roman" w:cs="Times New Roman"/>
                <w:sz w:val="16"/>
                <w:szCs w:val="16"/>
              </w:rPr>
              <w:t xml:space="preserve">   Autism spectrum disorder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FE2BF5B" w14:textId="3C573655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36 (2)</w:t>
            </w:r>
          </w:p>
        </w:tc>
        <w:tc>
          <w:tcPr>
            <w:tcW w:w="4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8D3F1E1" w14:textId="78CC267A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9 (2.3)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5F32D31" w14:textId="4AED2116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D196C38" w14:textId="44E15237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49 (1.9)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597BC2" w14:textId="131BD8AE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66 (2.2)</w:t>
            </w:r>
          </w:p>
        </w:tc>
        <w:tc>
          <w:tcPr>
            <w:tcW w:w="2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AED8C09" w14:textId="2E5456BD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21DE7B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28 (1.9)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60EAC6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29 (2.0)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D1BA2D1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0</w:t>
            </w:r>
          </w:p>
        </w:tc>
        <w:tc>
          <w:tcPr>
            <w:tcW w:w="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842138E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28 (1.9)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F4EA14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43 (1.9)</w:t>
            </w:r>
          </w:p>
        </w:tc>
        <w:tc>
          <w:tcPr>
            <w:tcW w:w="1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3C4E3A5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0</w:t>
            </w:r>
          </w:p>
        </w:tc>
        <w:tc>
          <w:tcPr>
            <w:tcW w:w="274" w:type="pct"/>
            <w:tcBorders>
              <w:left w:val="nil"/>
            </w:tcBorders>
            <w:vAlign w:val="center"/>
          </w:tcPr>
          <w:p w14:paraId="635E1DBC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39 (1.8)</w:t>
            </w:r>
          </w:p>
        </w:tc>
        <w:tc>
          <w:tcPr>
            <w:tcW w:w="334" w:type="pct"/>
            <w:tcBorders>
              <w:left w:val="nil"/>
            </w:tcBorders>
            <w:vAlign w:val="center"/>
          </w:tcPr>
          <w:p w14:paraId="2CA7AB9C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47 (2.1)</w:t>
            </w:r>
          </w:p>
        </w:tc>
        <w:tc>
          <w:tcPr>
            <w:tcW w:w="160" w:type="pct"/>
            <w:tcBorders>
              <w:left w:val="nil"/>
            </w:tcBorders>
            <w:vAlign w:val="center"/>
          </w:tcPr>
          <w:p w14:paraId="376F523E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2</w:t>
            </w:r>
          </w:p>
        </w:tc>
      </w:tr>
      <w:tr w:rsidR="00326293" w:rsidRPr="00573C67" w14:paraId="51F2D650" w14:textId="77777777" w:rsidTr="00326293">
        <w:trPr>
          <w:trHeight w:val="108"/>
        </w:trPr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0666C56" w14:textId="77777777" w:rsidR="00326293" w:rsidRPr="00573C67" w:rsidRDefault="00326293" w:rsidP="00326293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hAnsi="Times New Roman" w:cs="Times New Roman"/>
                <w:sz w:val="16"/>
                <w:szCs w:val="16"/>
              </w:rPr>
              <w:t xml:space="preserve">   Conduct disorder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456EF7E" w14:textId="061B321F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19 (6.5)</w:t>
            </w:r>
          </w:p>
        </w:tc>
        <w:tc>
          <w:tcPr>
            <w:tcW w:w="4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62E7CDA" w14:textId="5C5E7CAB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91 (6.9)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078AD5C" w14:textId="2FE188CF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09F670E" w14:textId="74906E18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68 (6.9)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E416C9D" w14:textId="63DC7BF6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97 (7.2)</w:t>
            </w:r>
          </w:p>
        </w:tc>
        <w:tc>
          <w:tcPr>
            <w:tcW w:w="2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EF0856B" w14:textId="1C8C8647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3B5786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03 (7.0)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99A10C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04 (7.1)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FC41C75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0</w:t>
            </w:r>
          </w:p>
        </w:tc>
        <w:tc>
          <w:tcPr>
            <w:tcW w:w="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8478D6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03 (7.0)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1C9CC3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67 (7.6)</w:t>
            </w:r>
          </w:p>
        </w:tc>
        <w:tc>
          <w:tcPr>
            <w:tcW w:w="1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EB6916D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274" w:type="pct"/>
            <w:tcBorders>
              <w:left w:val="nil"/>
            </w:tcBorders>
            <w:vAlign w:val="center"/>
          </w:tcPr>
          <w:p w14:paraId="5CF5B8FF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44 (7.1)</w:t>
            </w:r>
          </w:p>
        </w:tc>
        <w:tc>
          <w:tcPr>
            <w:tcW w:w="334" w:type="pct"/>
            <w:tcBorders>
              <w:left w:val="nil"/>
            </w:tcBorders>
            <w:vAlign w:val="center"/>
          </w:tcPr>
          <w:p w14:paraId="59C6FA88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76 (7.6)</w:t>
            </w:r>
          </w:p>
        </w:tc>
        <w:tc>
          <w:tcPr>
            <w:tcW w:w="160" w:type="pct"/>
            <w:tcBorders>
              <w:left w:val="nil"/>
            </w:tcBorders>
            <w:vAlign w:val="center"/>
          </w:tcPr>
          <w:p w14:paraId="418622D3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2</w:t>
            </w:r>
          </w:p>
        </w:tc>
      </w:tr>
      <w:tr w:rsidR="00326293" w:rsidRPr="00573C67" w14:paraId="04EB4890" w14:textId="77777777" w:rsidTr="00326293">
        <w:trPr>
          <w:trHeight w:val="108"/>
        </w:trPr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C1496D9" w14:textId="77777777" w:rsidR="00326293" w:rsidRPr="00573C67" w:rsidRDefault="00326293" w:rsidP="00326293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hAnsi="Times New Roman" w:cs="Times New Roman"/>
                <w:sz w:val="16"/>
                <w:szCs w:val="16"/>
              </w:rPr>
              <w:t xml:space="preserve">   Intellectual disability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CEBF03A" w14:textId="7A4A3B1F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66 (3.6)</w:t>
            </w:r>
          </w:p>
        </w:tc>
        <w:tc>
          <w:tcPr>
            <w:tcW w:w="4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26BC267" w14:textId="0CCB10DF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80 (3.3)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B0DC175" w14:textId="6552F12F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9C38FC2" w14:textId="56081993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86 (3.2)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6EA878" w14:textId="0FC9F6B2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80 (3.2)</w:t>
            </w:r>
          </w:p>
        </w:tc>
        <w:tc>
          <w:tcPr>
            <w:tcW w:w="2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641D6C3" w14:textId="5CF1E09C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</w:t>
            </w:r>
            <w:r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.00</w:t>
            </w:r>
          </w:p>
        </w:tc>
        <w:tc>
          <w:tcPr>
            <w:tcW w:w="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6D8E883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45 (3.1)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A5C8BC2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45 (3.1)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B6A64B8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0</w:t>
            </w:r>
          </w:p>
        </w:tc>
        <w:tc>
          <w:tcPr>
            <w:tcW w:w="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BA6DF7B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45 (3.1)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D83617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63 (3.2)</w:t>
            </w:r>
          </w:p>
        </w:tc>
        <w:tc>
          <w:tcPr>
            <w:tcW w:w="1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A00A56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274" w:type="pct"/>
            <w:tcBorders>
              <w:left w:val="nil"/>
            </w:tcBorders>
            <w:vAlign w:val="center"/>
          </w:tcPr>
          <w:p w14:paraId="76B97A5A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75 (3.2)</w:t>
            </w:r>
          </w:p>
        </w:tc>
        <w:tc>
          <w:tcPr>
            <w:tcW w:w="334" w:type="pct"/>
            <w:tcBorders>
              <w:left w:val="nil"/>
            </w:tcBorders>
            <w:vAlign w:val="center"/>
          </w:tcPr>
          <w:p w14:paraId="4497CB3A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67 (3.4)</w:t>
            </w:r>
          </w:p>
        </w:tc>
        <w:tc>
          <w:tcPr>
            <w:tcW w:w="160" w:type="pct"/>
            <w:tcBorders>
              <w:left w:val="nil"/>
            </w:tcBorders>
            <w:vAlign w:val="center"/>
          </w:tcPr>
          <w:p w14:paraId="0E5C45B7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</w:tr>
      <w:tr w:rsidR="00326293" w:rsidRPr="00573C67" w14:paraId="561229CC" w14:textId="77777777" w:rsidTr="00AB5F5B">
        <w:trPr>
          <w:trHeight w:val="108"/>
        </w:trPr>
        <w:tc>
          <w:tcPr>
            <w:tcW w:w="5000" w:type="pct"/>
            <w:gridSpan w:val="16"/>
            <w:tcBorders>
              <w:top w:val="nil"/>
              <w:left w:val="nil"/>
              <w:bottom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14B6FF0" w14:textId="77777777" w:rsidR="00326293" w:rsidRPr="00326293" w:rsidRDefault="00326293" w:rsidP="00326293">
            <w:pPr>
              <w:pStyle w:val="NoSpacing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326293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Medication use, n (%)</w:t>
            </w:r>
          </w:p>
        </w:tc>
      </w:tr>
      <w:tr w:rsidR="00326293" w:rsidRPr="00573C67" w14:paraId="576667BB" w14:textId="77777777" w:rsidTr="00326293">
        <w:trPr>
          <w:trHeight w:val="108"/>
        </w:trPr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1DA4843" w14:textId="77777777" w:rsidR="00326293" w:rsidRPr="00573C67" w:rsidRDefault="00326293" w:rsidP="00326293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hAnsi="Times New Roman" w:cs="Times New Roman"/>
                <w:sz w:val="16"/>
                <w:szCs w:val="16"/>
              </w:rPr>
              <w:t xml:space="preserve">   Anticholinergics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E12DAF3" w14:textId="39FB7E6D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94 (32.6)</w:t>
            </w:r>
          </w:p>
        </w:tc>
        <w:tc>
          <w:tcPr>
            <w:tcW w:w="4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466875A" w14:textId="002DFA16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220 (30.5)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C6350E6" w14:textId="7EDFD356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5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9237326" w14:textId="5A1B24E5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733 (40.8)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0572B7" w14:textId="5E635C07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378 (38)</w:t>
            </w:r>
          </w:p>
        </w:tc>
        <w:tc>
          <w:tcPr>
            <w:tcW w:w="2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C0E9E43" w14:textId="24CE5588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6</w:t>
            </w:r>
          </w:p>
        </w:tc>
        <w:tc>
          <w:tcPr>
            <w:tcW w:w="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DA4AA2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12 (34.9)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6DD79C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457 (31.1)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CF53C57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8</w:t>
            </w:r>
          </w:p>
        </w:tc>
        <w:tc>
          <w:tcPr>
            <w:tcW w:w="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187FB7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12 (34.9)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E86C77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997 (32)</w:t>
            </w:r>
          </w:p>
        </w:tc>
        <w:tc>
          <w:tcPr>
            <w:tcW w:w="1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C95FB08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6</w:t>
            </w:r>
          </w:p>
        </w:tc>
        <w:tc>
          <w:tcPr>
            <w:tcW w:w="274" w:type="pct"/>
            <w:tcBorders>
              <w:left w:val="nil"/>
            </w:tcBorders>
            <w:vAlign w:val="center"/>
          </w:tcPr>
          <w:p w14:paraId="70CC27A9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635 (41.9)</w:t>
            </w:r>
          </w:p>
        </w:tc>
        <w:tc>
          <w:tcPr>
            <w:tcW w:w="334" w:type="pct"/>
            <w:tcBorders>
              <w:left w:val="nil"/>
            </w:tcBorders>
            <w:vAlign w:val="center"/>
          </w:tcPr>
          <w:p w14:paraId="631A82B7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157 (38.9)</w:t>
            </w:r>
          </w:p>
        </w:tc>
        <w:tc>
          <w:tcPr>
            <w:tcW w:w="160" w:type="pct"/>
            <w:tcBorders>
              <w:left w:val="nil"/>
            </w:tcBorders>
            <w:vAlign w:val="center"/>
          </w:tcPr>
          <w:p w14:paraId="0B159E4B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6</w:t>
            </w:r>
          </w:p>
        </w:tc>
      </w:tr>
      <w:tr w:rsidR="00326293" w:rsidRPr="00573C67" w14:paraId="5880133A" w14:textId="77777777" w:rsidTr="00326293">
        <w:trPr>
          <w:trHeight w:val="108"/>
        </w:trPr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EA64B86" w14:textId="77777777" w:rsidR="00326293" w:rsidRPr="00573C67" w:rsidRDefault="00326293" w:rsidP="00326293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hAnsi="Times New Roman" w:cs="Times New Roman"/>
                <w:sz w:val="16"/>
                <w:szCs w:val="16"/>
              </w:rPr>
              <w:t xml:space="preserve">   Antiepileptics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CAC1E50" w14:textId="6BBB9708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81 (4.5)</w:t>
            </w:r>
          </w:p>
        </w:tc>
        <w:tc>
          <w:tcPr>
            <w:tcW w:w="4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213933F" w14:textId="169E01D3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87 (4.8)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404837F" w14:textId="46B8AF21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3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C356E0A" w14:textId="1AB405D8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12 (6.4)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CB335F" w14:textId="0750F53B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226 (6.1)</w:t>
            </w:r>
          </w:p>
        </w:tc>
        <w:tc>
          <w:tcPr>
            <w:tcW w:w="2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67EB721" w14:textId="47DC9008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6442AF4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89 (6.1)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30B4CC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86 (5.9)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794CE00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AFB250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89 (6.1)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587883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59 (5.8)</w:t>
            </w:r>
          </w:p>
        </w:tc>
        <w:tc>
          <w:tcPr>
            <w:tcW w:w="1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213FE12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274" w:type="pct"/>
            <w:tcBorders>
              <w:left w:val="nil"/>
            </w:tcBorders>
            <w:vAlign w:val="center"/>
          </w:tcPr>
          <w:p w14:paraId="0406F97F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15 (6.7)</w:t>
            </w:r>
          </w:p>
        </w:tc>
        <w:tc>
          <w:tcPr>
            <w:tcW w:w="334" w:type="pct"/>
            <w:tcBorders>
              <w:left w:val="nil"/>
            </w:tcBorders>
            <w:vAlign w:val="center"/>
          </w:tcPr>
          <w:p w14:paraId="1A9E217B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182 (6.7)</w:t>
            </w:r>
          </w:p>
        </w:tc>
        <w:tc>
          <w:tcPr>
            <w:tcW w:w="160" w:type="pct"/>
            <w:tcBorders>
              <w:left w:val="nil"/>
            </w:tcBorders>
            <w:vAlign w:val="center"/>
          </w:tcPr>
          <w:p w14:paraId="3F7722D5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0</w:t>
            </w:r>
          </w:p>
        </w:tc>
      </w:tr>
      <w:tr w:rsidR="00326293" w:rsidRPr="00573C67" w14:paraId="331CAFDB" w14:textId="77777777" w:rsidTr="00326293">
        <w:trPr>
          <w:trHeight w:val="108"/>
        </w:trPr>
        <w:tc>
          <w:tcPr>
            <w:tcW w:w="554" w:type="pct"/>
            <w:tcBorders>
              <w:top w:val="nil"/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46E8DB5" w14:textId="77777777" w:rsidR="00326293" w:rsidRPr="00573C67" w:rsidRDefault="00326293" w:rsidP="00326293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hAnsi="Times New Roman" w:cs="Times New Roman"/>
                <w:sz w:val="16"/>
                <w:szCs w:val="16"/>
              </w:rPr>
              <w:t xml:space="preserve">   Antipsychotics</w:t>
            </w:r>
          </w:p>
        </w:tc>
        <w:tc>
          <w:tcPr>
            <w:tcW w:w="368" w:type="pct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03F3956" w14:textId="362356A9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398 (21.9)</w:t>
            </w:r>
          </w:p>
        </w:tc>
        <w:tc>
          <w:tcPr>
            <w:tcW w:w="440" w:type="pct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4877740" w14:textId="04C06ACA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769 (21.4)</w:t>
            </w:r>
          </w:p>
        </w:tc>
        <w:tc>
          <w:tcPr>
            <w:tcW w:w="264" w:type="pct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BF6B861" w14:textId="64CD6F3E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368" w:type="pct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30C2AE5" w14:textId="738E5433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25 (25.9)</w:t>
            </w:r>
          </w:p>
        </w:tc>
        <w:tc>
          <w:tcPr>
            <w:tcW w:w="334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4D65BDF" w14:textId="36412BCD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852 (24.7)</w:t>
            </w:r>
          </w:p>
        </w:tc>
        <w:tc>
          <w:tcPr>
            <w:tcW w:w="265" w:type="pct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E8F5B32" w14:textId="7D3A3A4D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3</w:t>
            </w:r>
          </w:p>
        </w:tc>
        <w:tc>
          <w:tcPr>
            <w:tcW w:w="274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CAA5732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327 (22.3)</w:t>
            </w:r>
          </w:p>
        </w:tc>
        <w:tc>
          <w:tcPr>
            <w:tcW w:w="334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DDFDE53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291 (19.8)</w:t>
            </w:r>
          </w:p>
        </w:tc>
        <w:tc>
          <w:tcPr>
            <w:tcW w:w="264" w:type="pct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060E2BB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6</w:t>
            </w:r>
          </w:p>
        </w:tc>
        <w:tc>
          <w:tcPr>
            <w:tcW w:w="274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FE6EBD6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327 (22.3)</w:t>
            </w:r>
          </w:p>
        </w:tc>
        <w:tc>
          <w:tcPr>
            <w:tcW w:w="334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8F24AA9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611 (20.8)</w:t>
            </w:r>
          </w:p>
        </w:tc>
        <w:tc>
          <w:tcPr>
            <w:tcW w:w="159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226E7AC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4</w:t>
            </w:r>
          </w:p>
        </w:tc>
        <w:tc>
          <w:tcPr>
            <w:tcW w:w="274" w:type="pct"/>
            <w:tcBorders>
              <w:left w:val="nil"/>
            </w:tcBorders>
            <w:vAlign w:val="center"/>
          </w:tcPr>
          <w:p w14:paraId="499286C1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436 (25.5)</w:t>
            </w:r>
          </w:p>
        </w:tc>
        <w:tc>
          <w:tcPr>
            <w:tcW w:w="334" w:type="pct"/>
            <w:tcBorders>
              <w:left w:val="nil"/>
            </w:tcBorders>
            <w:vAlign w:val="center"/>
          </w:tcPr>
          <w:p w14:paraId="154868B7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690 (24)</w:t>
            </w:r>
          </w:p>
        </w:tc>
        <w:tc>
          <w:tcPr>
            <w:tcW w:w="160" w:type="pct"/>
            <w:tcBorders>
              <w:left w:val="nil"/>
            </w:tcBorders>
            <w:vAlign w:val="center"/>
          </w:tcPr>
          <w:p w14:paraId="15E5FCB7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3</w:t>
            </w:r>
          </w:p>
        </w:tc>
      </w:tr>
      <w:tr w:rsidR="00326293" w:rsidRPr="00573C67" w14:paraId="65E083AD" w14:textId="77777777" w:rsidTr="00326293">
        <w:trPr>
          <w:trHeight w:val="108"/>
        </w:trPr>
        <w:tc>
          <w:tcPr>
            <w:tcW w:w="55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E9320F3" w14:textId="77777777" w:rsidR="00326293" w:rsidRPr="00573C67" w:rsidRDefault="00326293" w:rsidP="00326293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hAnsi="Times New Roman" w:cs="Times New Roman"/>
                <w:sz w:val="16"/>
                <w:szCs w:val="16"/>
              </w:rPr>
              <w:t xml:space="preserve">   Anxiolytics</w:t>
            </w:r>
          </w:p>
        </w:tc>
        <w:tc>
          <w:tcPr>
            <w:tcW w:w="36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D63F38E" w14:textId="38318FA4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289 (15.9)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E834A02" w14:textId="248430B6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674 (14</w:t>
            </w:r>
            <w:r w:rsidR="00FE0BAD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.0</w:t>
            </w: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)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DBAE3C7" w14:textId="6A4BF277" w:rsidR="00326293" w:rsidRPr="00302734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02734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5</w:t>
            </w:r>
          </w:p>
        </w:tc>
        <w:tc>
          <w:tcPr>
            <w:tcW w:w="36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5C113D8" w14:textId="3DDB8C37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335 (22.2)</w:t>
            </w:r>
          </w:p>
        </w:tc>
        <w:tc>
          <w:tcPr>
            <w:tcW w:w="33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B233B69" w14:textId="2A9EF7B8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774 (19.8)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1AADB06" w14:textId="2F920A3D" w:rsidR="00326293" w:rsidRPr="00326293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326293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6</w:t>
            </w:r>
          </w:p>
        </w:tc>
        <w:tc>
          <w:tcPr>
            <w:tcW w:w="27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2A151A3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267 (18.2)</w:t>
            </w:r>
          </w:p>
        </w:tc>
        <w:tc>
          <w:tcPr>
            <w:tcW w:w="33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1C5DFF7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235 (16.0)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F2DC30D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6</w:t>
            </w:r>
          </w:p>
        </w:tc>
        <w:tc>
          <w:tcPr>
            <w:tcW w:w="27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9A085AA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267 (18.2)</w:t>
            </w:r>
          </w:p>
        </w:tc>
        <w:tc>
          <w:tcPr>
            <w:tcW w:w="33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E34B096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564 (16.3)</w:t>
            </w:r>
          </w:p>
        </w:tc>
        <w:tc>
          <w:tcPr>
            <w:tcW w:w="15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6673E90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5</w:t>
            </w:r>
          </w:p>
        </w:tc>
        <w:tc>
          <w:tcPr>
            <w:tcW w:w="274" w:type="pct"/>
            <w:tcBorders>
              <w:left w:val="nil"/>
              <w:bottom w:val="single" w:sz="4" w:space="0" w:color="auto"/>
            </w:tcBorders>
            <w:vAlign w:val="center"/>
          </w:tcPr>
          <w:p w14:paraId="51D7EC82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319 (23.8)</w:t>
            </w:r>
          </w:p>
        </w:tc>
        <w:tc>
          <w:tcPr>
            <w:tcW w:w="334" w:type="pct"/>
            <w:tcBorders>
              <w:left w:val="nil"/>
              <w:bottom w:val="single" w:sz="4" w:space="0" w:color="auto"/>
            </w:tcBorders>
            <w:vAlign w:val="center"/>
          </w:tcPr>
          <w:p w14:paraId="63991B07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660 (21.1)</w:t>
            </w:r>
          </w:p>
        </w:tc>
        <w:tc>
          <w:tcPr>
            <w:tcW w:w="160" w:type="pct"/>
            <w:tcBorders>
              <w:left w:val="nil"/>
              <w:bottom w:val="single" w:sz="4" w:space="0" w:color="auto"/>
            </w:tcBorders>
            <w:vAlign w:val="center"/>
          </w:tcPr>
          <w:p w14:paraId="03AED9A7" w14:textId="77777777" w:rsidR="00326293" w:rsidRPr="00573C67" w:rsidRDefault="00326293" w:rsidP="00326293">
            <w:pPr>
              <w:pStyle w:val="NoSpacing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0.06</w:t>
            </w:r>
          </w:p>
        </w:tc>
      </w:tr>
      <w:tr w:rsidR="001971AE" w:rsidRPr="00573C67" w14:paraId="3A58F8A7" w14:textId="77777777" w:rsidTr="00AB5F5B">
        <w:trPr>
          <w:trHeight w:val="108"/>
        </w:trPr>
        <w:tc>
          <w:tcPr>
            <w:tcW w:w="5000" w:type="pct"/>
            <w:gridSpan w:val="16"/>
            <w:tcBorders>
              <w:top w:val="single" w:sz="4" w:space="0" w:color="auto"/>
              <w:lef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712883E6" w14:textId="77777777" w:rsidR="001971AE" w:rsidRPr="00573C67" w:rsidRDefault="001971AE" w:rsidP="001A030B">
            <w:pPr>
              <w:pStyle w:val="NoSpacing"/>
              <w:rPr>
                <w:rFonts w:ascii="Times New Roman" w:hAnsi="Times New Roman" w:cs="Times New Roman"/>
                <w:sz w:val="16"/>
                <w:szCs w:val="16"/>
              </w:rPr>
            </w:pPr>
            <w:r w:rsidRPr="00573C67">
              <w:rPr>
                <w:rFonts w:ascii="Times New Roman" w:hAnsi="Times New Roman" w:cs="Times New Roman"/>
                <w:sz w:val="16"/>
                <w:szCs w:val="16"/>
              </w:rPr>
              <w:t xml:space="preserve">ADHD: attention-deficit/hyperactivity disorder; PS: propensity score; MPH: methylphenidate; SSRI: selective serotonin reuptake inhibitor; </w:t>
            </w:r>
            <w:proofErr w:type="spellStart"/>
            <w:r w:rsidRPr="00573C67">
              <w:rPr>
                <w:rFonts w:ascii="Times New Roman" w:hAnsi="Times New Roman" w:cs="Times New Roman"/>
                <w:sz w:val="16"/>
                <w:szCs w:val="16"/>
              </w:rPr>
              <w:t>aSMD</w:t>
            </w:r>
            <w:proofErr w:type="spellEnd"/>
            <w:r w:rsidRPr="00573C67">
              <w:rPr>
                <w:rFonts w:ascii="Times New Roman" w:hAnsi="Times New Roman" w:cs="Times New Roman"/>
                <w:sz w:val="16"/>
                <w:szCs w:val="16"/>
              </w:rPr>
              <w:t>: absolute standardized mean difference;</w:t>
            </w:r>
          </w:p>
        </w:tc>
      </w:tr>
    </w:tbl>
    <w:p w14:paraId="3084C287" w14:textId="77777777" w:rsidR="004839C2" w:rsidRDefault="004839C2">
      <w:pPr>
        <w:rPr>
          <w:rFonts w:ascii="Times New Roman" w:hAnsi="Times New Roman" w:cs="Times New Roman"/>
        </w:rPr>
      </w:pPr>
    </w:p>
    <w:p w14:paraId="70277E8C" w14:textId="77777777" w:rsidR="004839C2" w:rsidRPr="00187697" w:rsidRDefault="004839C2" w:rsidP="004839C2">
      <w:pPr>
        <w:keepNext/>
        <w:rPr>
          <w:rFonts w:ascii="Times New Roman" w:hAnsi="Times New Roman" w:cs="Times New Roman"/>
        </w:rPr>
      </w:pPr>
      <w:r w:rsidRPr="00187697">
        <w:rPr>
          <w:rFonts w:ascii="Times New Roman" w:hAnsi="Times New Roman" w:cs="Times New Roman"/>
          <w:noProof/>
        </w:rPr>
        <w:drawing>
          <wp:inline distT="0" distB="0" distL="0" distR="0" wp14:anchorId="14835ABA" wp14:editId="0E3C50F7">
            <wp:extent cx="8698865" cy="4349115"/>
            <wp:effectExtent l="0" t="0" r="6985" b="0"/>
            <wp:docPr id="6" name="Picture 6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Graphical user interface, application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698865" cy="43491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2EA1F8" w14:textId="77777777" w:rsidR="004839C2" w:rsidRPr="00187697" w:rsidRDefault="004839C2" w:rsidP="004839C2">
      <w:pPr>
        <w:pStyle w:val="Caption"/>
        <w:jc w:val="center"/>
        <w:rPr>
          <w:rFonts w:ascii="Times New Roman" w:hAnsi="Times New Roman" w:cs="Times New Roman"/>
        </w:rPr>
      </w:pPr>
      <w:r w:rsidRPr="00187697">
        <w:rPr>
          <w:rFonts w:ascii="Times New Roman" w:hAnsi="Times New Roman" w:cs="Times New Roman"/>
        </w:rPr>
        <w:t xml:space="preserve">Figure </w:t>
      </w:r>
      <w:r>
        <w:rPr>
          <w:rFonts w:ascii="Times New Roman" w:hAnsi="Times New Roman" w:cs="Times New Roman"/>
        </w:rPr>
        <w:t>S</w:t>
      </w:r>
      <w:r w:rsidRPr="00187697">
        <w:rPr>
          <w:rFonts w:ascii="Times New Roman" w:hAnsi="Times New Roman" w:cs="Times New Roman"/>
        </w:rPr>
        <w:fldChar w:fldCharType="begin"/>
      </w:r>
      <w:r w:rsidRPr="00187697">
        <w:rPr>
          <w:rFonts w:ascii="Times New Roman" w:hAnsi="Times New Roman" w:cs="Times New Roman"/>
        </w:rPr>
        <w:instrText xml:space="preserve"> SEQ Figure \* ARABIC </w:instrText>
      </w:r>
      <w:r w:rsidRPr="00187697">
        <w:rPr>
          <w:rFonts w:ascii="Times New Roman" w:hAnsi="Times New Roman" w:cs="Times New Roman"/>
        </w:rPr>
        <w:fldChar w:fldCharType="separate"/>
      </w:r>
      <w:r w:rsidRPr="00187697">
        <w:rPr>
          <w:rFonts w:ascii="Times New Roman" w:hAnsi="Times New Roman" w:cs="Times New Roman"/>
          <w:noProof/>
        </w:rPr>
        <w:t>3</w:t>
      </w:r>
      <w:r w:rsidRPr="00187697">
        <w:rPr>
          <w:rFonts w:ascii="Times New Roman" w:hAnsi="Times New Roman" w:cs="Times New Roman"/>
        </w:rPr>
        <w:fldChar w:fldCharType="end"/>
      </w:r>
      <w:r w:rsidRPr="00187697">
        <w:rPr>
          <w:rFonts w:ascii="Times New Roman" w:hAnsi="Times New Roman" w:cs="Times New Roman"/>
        </w:rPr>
        <w:t>. Scatter plots between before and after the propensity score adjustment between the SSRI and MPH</w:t>
      </w:r>
      <w:r>
        <w:rPr>
          <w:rFonts w:ascii="Times New Roman" w:hAnsi="Times New Roman" w:cs="Times New Roman"/>
        </w:rPr>
        <w:t>–</w:t>
      </w:r>
      <w:r w:rsidRPr="00187697">
        <w:rPr>
          <w:rFonts w:ascii="Times New Roman" w:hAnsi="Times New Roman" w:cs="Times New Roman"/>
        </w:rPr>
        <w:t>only groups</w:t>
      </w:r>
    </w:p>
    <w:p w14:paraId="36086A28" w14:textId="77777777" w:rsidR="004839C2" w:rsidRPr="00187697" w:rsidRDefault="004839C2" w:rsidP="004839C2">
      <w:pPr>
        <w:rPr>
          <w:rFonts w:ascii="Times New Roman" w:hAnsi="Times New Roman" w:cs="Times New Roman"/>
        </w:rPr>
      </w:pPr>
    </w:p>
    <w:p w14:paraId="7BDD49CF" w14:textId="77777777" w:rsidR="004839C2" w:rsidRPr="00187697" w:rsidRDefault="004839C2" w:rsidP="004839C2">
      <w:pPr>
        <w:rPr>
          <w:rFonts w:ascii="Times New Roman" w:hAnsi="Times New Roman" w:cs="Times New Roman"/>
        </w:rPr>
      </w:pPr>
    </w:p>
    <w:p w14:paraId="73657CC3" w14:textId="77777777" w:rsidR="004839C2" w:rsidRPr="00187697" w:rsidRDefault="004839C2" w:rsidP="004839C2">
      <w:pPr>
        <w:keepNext/>
        <w:rPr>
          <w:rFonts w:ascii="Times New Roman" w:hAnsi="Times New Roman" w:cs="Times New Roman"/>
        </w:rPr>
      </w:pPr>
      <w:r w:rsidRPr="00187697">
        <w:rPr>
          <w:rFonts w:ascii="Times New Roman" w:hAnsi="Times New Roman" w:cs="Times New Roman"/>
          <w:noProof/>
        </w:rPr>
        <w:drawing>
          <wp:inline distT="0" distB="0" distL="0" distR="0" wp14:anchorId="3AFABA78" wp14:editId="3FD063E9">
            <wp:extent cx="8698865" cy="4349115"/>
            <wp:effectExtent l="0" t="0" r="6985" b="0"/>
            <wp:docPr id="10" name="Picture 10" descr="Graphical user interface, application, 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 descr="Graphical user interface, application, map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698865" cy="43491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703AB4" w14:textId="77777777" w:rsidR="004839C2" w:rsidRPr="00187697" w:rsidRDefault="004839C2" w:rsidP="004839C2">
      <w:pPr>
        <w:pStyle w:val="Caption"/>
        <w:jc w:val="center"/>
        <w:rPr>
          <w:rFonts w:ascii="Times New Roman" w:hAnsi="Times New Roman" w:cs="Times New Roman"/>
        </w:rPr>
      </w:pPr>
      <w:r w:rsidRPr="00187697">
        <w:rPr>
          <w:rFonts w:ascii="Times New Roman" w:hAnsi="Times New Roman" w:cs="Times New Roman"/>
        </w:rPr>
        <w:t xml:space="preserve">Figure </w:t>
      </w:r>
      <w:r>
        <w:rPr>
          <w:rFonts w:ascii="Times New Roman" w:hAnsi="Times New Roman" w:cs="Times New Roman"/>
        </w:rPr>
        <w:t>S</w:t>
      </w:r>
      <w:r w:rsidRPr="00187697">
        <w:rPr>
          <w:rFonts w:ascii="Times New Roman" w:hAnsi="Times New Roman" w:cs="Times New Roman"/>
        </w:rPr>
        <w:t>4. Scatter plots between before and after the propensity score adjustment between the fluoxetine and escitalopram groups</w:t>
      </w:r>
    </w:p>
    <w:p w14:paraId="4788DA97" w14:textId="77777777" w:rsidR="004839C2" w:rsidRPr="00187697" w:rsidRDefault="004839C2" w:rsidP="004839C2">
      <w:pPr>
        <w:rPr>
          <w:rFonts w:ascii="Times New Roman" w:hAnsi="Times New Roman" w:cs="Times New Roman"/>
        </w:rPr>
      </w:pPr>
    </w:p>
    <w:p w14:paraId="6836AC78" w14:textId="77777777" w:rsidR="004839C2" w:rsidRPr="00187697" w:rsidRDefault="004839C2" w:rsidP="004839C2">
      <w:pPr>
        <w:rPr>
          <w:rFonts w:ascii="Times New Roman" w:hAnsi="Times New Roman" w:cs="Times New Roman"/>
        </w:rPr>
      </w:pPr>
      <w:r w:rsidRPr="00187697">
        <w:rPr>
          <w:rFonts w:ascii="Times New Roman" w:hAnsi="Times New Roman" w:cs="Times New Roman"/>
        </w:rPr>
        <w:br w:type="page"/>
      </w:r>
    </w:p>
    <w:p w14:paraId="6530D175" w14:textId="76118F1E" w:rsidR="00E10FF2" w:rsidRPr="00187697" w:rsidRDefault="00E10FF2" w:rsidP="00E10FF2">
      <w:pPr>
        <w:pStyle w:val="Caption"/>
        <w:keepNext/>
        <w:rPr>
          <w:rFonts w:ascii="Times New Roman" w:hAnsi="Times New Roman" w:cs="Times New Roman"/>
        </w:rPr>
      </w:pPr>
      <w:r w:rsidRPr="00187697">
        <w:rPr>
          <w:rFonts w:ascii="Times New Roman" w:hAnsi="Times New Roman" w:cs="Times New Roman"/>
        </w:rPr>
        <w:t xml:space="preserve">Table </w:t>
      </w:r>
      <w:r w:rsidR="00281B72">
        <w:rPr>
          <w:rFonts w:ascii="Times New Roman" w:hAnsi="Times New Roman" w:cs="Times New Roman"/>
        </w:rPr>
        <w:t>S</w:t>
      </w:r>
      <w:r w:rsidR="008E1F3F">
        <w:rPr>
          <w:rFonts w:ascii="Times New Roman" w:hAnsi="Times New Roman" w:cs="Times New Roman"/>
        </w:rPr>
        <w:t>8</w:t>
      </w:r>
      <w:r w:rsidRPr="00187697">
        <w:rPr>
          <w:rFonts w:ascii="Times New Roman" w:hAnsi="Times New Roman" w:cs="Times New Roman"/>
        </w:rPr>
        <w:t>. Results of sensitivity analyses between the SSRI and MPH</w:t>
      </w:r>
      <w:r w:rsidR="00624EA8">
        <w:rPr>
          <w:rFonts w:ascii="Times New Roman" w:hAnsi="Times New Roman" w:cs="Times New Roman"/>
        </w:rPr>
        <w:t>–</w:t>
      </w:r>
      <w:r w:rsidR="005233F6" w:rsidRPr="00187697">
        <w:rPr>
          <w:rFonts w:ascii="Times New Roman" w:hAnsi="Times New Roman" w:cs="Times New Roman"/>
        </w:rPr>
        <w:t xml:space="preserve">only </w:t>
      </w:r>
      <w:r w:rsidRPr="00187697">
        <w:rPr>
          <w:rFonts w:ascii="Times New Roman" w:hAnsi="Times New Roman" w:cs="Times New Roman"/>
        </w:rPr>
        <w:t>groups</w:t>
      </w:r>
    </w:p>
    <w:tbl>
      <w:tblPr>
        <w:tblpPr w:leftFromText="142" w:rightFromText="142" w:vertAnchor="text" w:horzAnchor="margin" w:tblpY="131"/>
        <w:tblW w:w="13757" w:type="dxa"/>
        <w:tblLayout w:type="fixed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545"/>
        <w:gridCol w:w="761"/>
        <w:gridCol w:w="761"/>
        <w:gridCol w:w="761"/>
        <w:gridCol w:w="761"/>
        <w:gridCol w:w="761"/>
        <w:gridCol w:w="762"/>
        <w:gridCol w:w="761"/>
        <w:gridCol w:w="761"/>
        <w:gridCol w:w="761"/>
        <w:gridCol w:w="761"/>
        <w:gridCol w:w="762"/>
        <w:gridCol w:w="761"/>
        <w:gridCol w:w="761"/>
        <w:gridCol w:w="761"/>
        <w:gridCol w:w="761"/>
        <w:gridCol w:w="762"/>
        <w:gridCol w:w="33"/>
      </w:tblGrid>
      <w:tr w:rsidR="00812F8A" w:rsidRPr="00187697" w14:paraId="6FE3ABF4" w14:textId="77777777" w:rsidTr="715BF489">
        <w:trPr>
          <w:gridAfter w:val="1"/>
          <w:wAfter w:w="33" w:type="dxa"/>
          <w:trHeight w:val="531"/>
        </w:trPr>
        <w:tc>
          <w:tcPr>
            <w:tcW w:w="15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25CE0B7B" w14:textId="77777777" w:rsidR="00812F8A" w:rsidRPr="00187697" w:rsidRDefault="00812F8A" w:rsidP="00812F8A">
            <w:pPr>
              <w:pStyle w:val="NoSpacing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  <w:t>Analysis description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C9B34A3" w14:textId="6270F9C6" w:rsidR="00812F8A" w:rsidRPr="00187697" w:rsidRDefault="00812F8A" w:rsidP="00812F8A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4"/>
                <w:szCs w:val="14"/>
              </w:rPr>
              <w:t>Abdominal pain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93F51F2" w14:textId="232B1119" w:rsidR="00812F8A" w:rsidRPr="00187697" w:rsidRDefault="00812F8A" w:rsidP="00812F8A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4"/>
                <w:szCs w:val="14"/>
              </w:rPr>
              <w:t>ADHD hospitalization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D3766CA" w14:textId="463BC2B3" w:rsidR="00812F8A" w:rsidRPr="00187697" w:rsidRDefault="00812F8A" w:rsidP="00812F8A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4"/>
                <w:szCs w:val="14"/>
              </w:rPr>
              <w:t>Arrhythmia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16F1DDD" w14:textId="7DA925F7" w:rsidR="00812F8A" w:rsidRPr="00187697" w:rsidRDefault="00812F8A" w:rsidP="00812F8A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4"/>
                <w:szCs w:val="14"/>
              </w:rPr>
              <w:t>Constipation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ED96FE4" w14:textId="5D2265DF" w:rsidR="00812F8A" w:rsidRPr="00187697" w:rsidRDefault="00812F8A" w:rsidP="00812F8A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4"/>
                <w:szCs w:val="14"/>
              </w:rPr>
              <w:t>Headache</w:t>
            </w:r>
          </w:p>
        </w:tc>
        <w:tc>
          <w:tcPr>
            <w:tcW w:w="76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6A6580A" w14:textId="0BAB00A5" w:rsidR="00812F8A" w:rsidRPr="00187697" w:rsidRDefault="00812F8A" w:rsidP="00812F8A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4"/>
                <w:szCs w:val="14"/>
              </w:rPr>
              <w:t>Hypertension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68C6C25" w14:textId="3A446B3F" w:rsidR="00812F8A" w:rsidRPr="00187697" w:rsidRDefault="00812F8A" w:rsidP="00812F8A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4"/>
                <w:szCs w:val="14"/>
              </w:rPr>
              <w:t>Mania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41DB298" w14:textId="6DD3174A" w:rsidR="00812F8A" w:rsidRPr="00187697" w:rsidRDefault="00812F8A" w:rsidP="00812F8A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4"/>
                <w:szCs w:val="14"/>
              </w:rPr>
              <w:t>Nausea vomiting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2591AF4" w14:textId="5631760E" w:rsidR="00812F8A" w:rsidRPr="00187697" w:rsidRDefault="00812F8A" w:rsidP="00812F8A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4"/>
                <w:szCs w:val="14"/>
              </w:rPr>
              <w:t>Psychosis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F6BE326" w14:textId="428AE0CF" w:rsidR="00812F8A" w:rsidRPr="00187697" w:rsidRDefault="00812F8A" w:rsidP="00812F8A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4"/>
                <w:szCs w:val="14"/>
              </w:rPr>
              <w:t>Seizure</w:t>
            </w:r>
          </w:p>
        </w:tc>
        <w:tc>
          <w:tcPr>
            <w:tcW w:w="76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8F600D9" w14:textId="64DF4A5A" w:rsidR="00812F8A" w:rsidRPr="00187697" w:rsidRDefault="00812F8A" w:rsidP="00812F8A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4"/>
                <w:szCs w:val="14"/>
              </w:rPr>
              <w:t>Sleep disorder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FD86388" w14:textId="72257DB8" w:rsidR="00812F8A" w:rsidRPr="00187697" w:rsidRDefault="364F291F" w:rsidP="00812F8A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715BF489">
              <w:rPr>
                <w:rFonts w:ascii="Times New Roman" w:eastAsia="맑은 고딕" w:hAnsi="Times New Roman" w:cs="Times New Roman"/>
                <w:color w:val="000000" w:themeColor="text1"/>
                <w:sz w:val="14"/>
                <w:szCs w:val="14"/>
              </w:rPr>
              <w:t>Suicid</w:t>
            </w:r>
            <w:r w:rsidR="6664F203" w:rsidRPr="715BF489">
              <w:rPr>
                <w:rFonts w:ascii="Times New Roman" w:eastAsia="맑은 고딕" w:hAnsi="Times New Roman" w:cs="Times New Roman"/>
                <w:color w:val="000000" w:themeColor="text1"/>
                <w:sz w:val="14"/>
                <w:szCs w:val="14"/>
              </w:rPr>
              <w:t>e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B6F4220" w14:textId="20A5E338" w:rsidR="00812F8A" w:rsidRPr="00187697" w:rsidRDefault="00812F8A" w:rsidP="00812F8A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4"/>
                <w:szCs w:val="14"/>
              </w:rPr>
              <w:t>Tic disorder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08B48B9" w14:textId="170A956A" w:rsidR="00812F8A" w:rsidRPr="00187697" w:rsidRDefault="00812F8A" w:rsidP="00812F8A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4"/>
                <w:szCs w:val="14"/>
              </w:rPr>
              <w:t>Traumatic injury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0E490B4" w14:textId="0C12D495" w:rsidR="00812F8A" w:rsidRPr="00187697" w:rsidRDefault="00812F8A" w:rsidP="00812F8A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4"/>
                <w:szCs w:val="14"/>
              </w:rPr>
              <w:t>Tremor</w:t>
            </w:r>
          </w:p>
        </w:tc>
        <w:tc>
          <w:tcPr>
            <w:tcW w:w="76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A71840C" w14:textId="7E67F1A5" w:rsidR="00812F8A" w:rsidRPr="00187697" w:rsidRDefault="00812F8A" w:rsidP="00812F8A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  <w:t>NC</w:t>
            </w:r>
          </w:p>
        </w:tc>
      </w:tr>
      <w:tr w:rsidR="000F64D2" w:rsidRPr="00187697" w14:paraId="19F73EF4" w14:textId="77777777" w:rsidTr="715BF489">
        <w:trPr>
          <w:gridAfter w:val="1"/>
          <w:wAfter w:w="33" w:type="dxa"/>
          <w:trHeight w:val="531"/>
        </w:trPr>
        <w:tc>
          <w:tcPr>
            <w:tcW w:w="154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0C48B517" w14:textId="77777777" w:rsidR="000F64D2" w:rsidRPr="00187697" w:rsidRDefault="000F64D2" w:rsidP="000F64D2">
            <w:pPr>
              <w:pStyle w:val="NoSpacing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  <w:t>Main setting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C57FA29" w14:textId="15FDB2A1" w:rsidR="000F64D2" w:rsidRPr="00624EA8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2"/>
                <w:szCs w:val="12"/>
              </w:rPr>
              <w:t>.</w:t>
            </w: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79 </w:t>
            </w: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5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88]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624E9B0" w14:textId="7804BBAF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85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95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80]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125C2E7" w14:textId="431B3CD0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43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3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1]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0B2FA13" w14:textId="3B450C92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60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7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8]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D3082CB" w14:textId="679C70C2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color w:val="FF0000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11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1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1]</w:t>
            </w:r>
          </w:p>
        </w:tc>
        <w:tc>
          <w:tcPr>
            <w:tcW w:w="76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916820E" w14:textId="61DBA13F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17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1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7]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F884AE5" w14:textId="127B0B1B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71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85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7]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AAE1E0A" w14:textId="0530A16B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60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85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7]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4C34039" w14:textId="31462E8A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04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6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5]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1839557" w14:textId="2083C2E6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69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7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8]</w:t>
            </w:r>
          </w:p>
        </w:tc>
        <w:tc>
          <w:tcPr>
            <w:tcW w:w="76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004DACA" w14:textId="594BABB6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41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96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2]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E41BBD6" w14:textId="117F2527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41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2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8]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ACFE179" w14:textId="3E4364B4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13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7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7]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54A22FD" w14:textId="36C962E1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11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9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8]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21BDCE5" w14:textId="1CB2AB8B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92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3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99]</w:t>
            </w:r>
          </w:p>
        </w:tc>
        <w:tc>
          <w:tcPr>
            <w:tcW w:w="76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82D392D" w14:textId="604FCF2E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69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5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85]</w:t>
            </w:r>
          </w:p>
        </w:tc>
      </w:tr>
      <w:tr w:rsidR="000F64D2" w:rsidRPr="00187697" w14:paraId="7C870B30" w14:textId="77777777" w:rsidTr="715BF489">
        <w:trPr>
          <w:gridAfter w:val="1"/>
          <w:wAfter w:w="33" w:type="dxa"/>
          <w:trHeight w:val="531"/>
        </w:trPr>
        <w:tc>
          <w:tcPr>
            <w:tcW w:w="1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3D36D4AF" w14:textId="771F3F0F" w:rsidR="000F64D2" w:rsidRPr="00187697" w:rsidRDefault="000F64D2" w:rsidP="000F64D2">
            <w:pPr>
              <w:pStyle w:val="NoSpacing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  <w:t>AT PS matched (1: n)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B8A0055" w14:textId="09F40A43" w:rsidR="000F64D2" w:rsidRPr="00624EA8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2"/>
                <w:szCs w:val="12"/>
              </w:rPr>
              <w:t>.</w:t>
            </w: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93 </w:t>
            </w: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8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3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96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83BB702" w14:textId="03ECAAD8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74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92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3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5E8CAEE" w14:textId="286B2A09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43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4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8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EBDC208" w14:textId="361EF706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2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8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0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0C9A83E" w14:textId="274F797A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21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5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3]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3480566" w14:textId="11663CC9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19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1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7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D0400B6" w14:textId="7AD60BD4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48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6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96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D9BFF36" w14:textId="112BE3F6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52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82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9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49AA432" w14:textId="22C38883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04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6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4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B99C319" w14:textId="7146B9A4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75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0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9]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4DE3AA6" w14:textId="1792AB2E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 xml:space="preserve">48 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br/>
              <w:t>[1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01</w:t>
            </w:r>
            <w:r w:rsid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21]</w:t>
            </w:r>
            <w:r w:rsidR="006829EF"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  <w:vertAlign w:val="superscript"/>
              </w:rPr>
              <w:t>‡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71EF12" w14:textId="1DBCA4D8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45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2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5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ED68D2" w14:textId="113EC28A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14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8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6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C7CBE5B" w14:textId="38F96619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22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2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94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BA08B7" w14:textId="2E69D8E2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01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7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9]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89F90E8" w14:textId="5B05F0A6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40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8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7]</w:t>
            </w:r>
          </w:p>
        </w:tc>
      </w:tr>
      <w:tr w:rsidR="000F64D2" w:rsidRPr="00187697" w14:paraId="498E142B" w14:textId="77777777" w:rsidTr="715BF489">
        <w:trPr>
          <w:gridAfter w:val="1"/>
          <w:wAfter w:w="33" w:type="dxa"/>
          <w:trHeight w:val="531"/>
        </w:trPr>
        <w:tc>
          <w:tcPr>
            <w:tcW w:w="1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63C53AC1" w14:textId="5F38A71B" w:rsidR="000F64D2" w:rsidRPr="00187697" w:rsidRDefault="000F64D2" w:rsidP="000F64D2">
            <w:pPr>
              <w:pStyle w:val="NoSpacing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  <w:t>AT PS stratified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06BE3F1" w14:textId="42F7C368" w:rsidR="000F64D2" w:rsidRPr="00624EA8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2"/>
                <w:szCs w:val="12"/>
              </w:rPr>
              <w:t>.</w:t>
            </w: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90 </w:t>
            </w: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4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3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1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614689E" w14:textId="7351B42F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52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90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0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7FE6DF5" w14:textId="2A207821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47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8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9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6CD33CF" w14:textId="217BC56C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80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4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0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94963F0" w14:textId="08949376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56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82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7]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F8BE2EE" w14:textId="7A48AA17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30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9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1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48D77F1" w14:textId="7B026D5D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29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2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5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23F03DC" w14:textId="1A1CE794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66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97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2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683E851" w14:textId="2CEC20FF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01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8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4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D74134B" w14:textId="7CCABC31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83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9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2]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914C9A3" w14:textId="24D16B99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33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94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91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493463" w14:textId="42EFE594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53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6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86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6B6C04" w14:textId="59847E91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13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81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1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D883E31" w14:textId="4DDD912E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98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1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5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11FF39" w14:textId="0C22F5E7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08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7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6]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EC6BEAF" w14:textId="1F5B0AB4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00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5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1]</w:t>
            </w:r>
          </w:p>
        </w:tc>
      </w:tr>
      <w:tr w:rsidR="000F64D2" w:rsidRPr="00187697" w14:paraId="574521CB" w14:textId="77777777" w:rsidTr="715BF489">
        <w:trPr>
          <w:gridAfter w:val="1"/>
          <w:wAfter w:w="33" w:type="dxa"/>
          <w:trHeight w:val="531"/>
        </w:trPr>
        <w:tc>
          <w:tcPr>
            <w:tcW w:w="1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6AA8923B" w14:textId="77777777" w:rsidR="000F64D2" w:rsidRPr="00187697" w:rsidRDefault="000F64D2" w:rsidP="000F64D2">
            <w:pPr>
              <w:pStyle w:val="NoSpacing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  <w:t>ITT PS matched (1: 1)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FFECEC1" w14:textId="0AC1E75F" w:rsidR="000F64D2" w:rsidRPr="00624EA8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2"/>
                <w:szCs w:val="12"/>
              </w:rPr>
              <w:t>.</w:t>
            </w: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50 </w:t>
            </w: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5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9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D4E9C7A" w14:textId="5EF0DD50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 xml:space="preserve">82 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br/>
              <w:t>[1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10</w:t>
            </w:r>
            <w:r w:rsid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3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12]</w:t>
            </w:r>
            <w:r w:rsidR="006829EF"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  <w:vertAlign w:val="superscript"/>
              </w:rPr>
              <w:t>‡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BD5D068" w14:textId="104EB573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45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4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5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4A908B0" w14:textId="22F776B3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94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6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90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3BF18C9" w14:textId="1E538A62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75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5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8]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526B07B" w14:textId="57C7422D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50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7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6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84D5A3E" w14:textId="313F04D5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38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82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6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A8BC427" w14:textId="087DABD9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22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EF0FEE3" w14:textId="798B9DEF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13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6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9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E6F0176" w14:textId="11DB4D07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07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4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8]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397F226" w14:textId="0258F2B7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06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6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6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C122F2" w14:textId="107A18D0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NA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664B66" w14:textId="12AF241D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97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8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8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7314CF5" w14:textId="39EEFD49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00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4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3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A9E81E" w14:textId="202D2079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12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8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7]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96232D6" w14:textId="4E269811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00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9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6]</w:t>
            </w:r>
          </w:p>
        </w:tc>
      </w:tr>
      <w:tr w:rsidR="000F64D2" w:rsidRPr="00187697" w14:paraId="232C5028" w14:textId="77777777" w:rsidTr="715BF489">
        <w:trPr>
          <w:gridAfter w:val="1"/>
          <w:wAfter w:w="33" w:type="dxa"/>
          <w:trHeight w:val="531"/>
        </w:trPr>
        <w:tc>
          <w:tcPr>
            <w:tcW w:w="1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122E51B9" w14:textId="77777777" w:rsidR="000F64D2" w:rsidRPr="00187697" w:rsidRDefault="000F64D2" w:rsidP="000F64D2">
            <w:pPr>
              <w:pStyle w:val="NoSpacing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  <w:t>ITT PS matched (1: n)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601EC0B" w14:textId="431C9614" w:rsidR="000F64D2" w:rsidRPr="00624EA8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2"/>
                <w:szCs w:val="12"/>
              </w:rPr>
              <w:t>.</w:t>
            </w: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63 </w:t>
            </w: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7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7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2C9208F" w14:textId="0FC88724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color w:val="FF0000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 xml:space="preserve">74 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br/>
              <w:t>[1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07</w:t>
            </w:r>
            <w:r w:rsid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91]</w:t>
            </w:r>
            <w:r w:rsidR="006829EF"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  <w:vertAlign w:val="superscript"/>
              </w:rPr>
              <w:t>‡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8F3017D" w14:textId="603278E1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49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6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6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D8CF5B1" w14:textId="68366EB4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02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0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7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3BA8CFA" w14:textId="66BBC3EB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81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8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1]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6BF0818" w14:textId="01C00D2D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54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8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8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9A6602E" w14:textId="0926C626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38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83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3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EC487EB" w14:textId="3510CE2B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09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5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4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49F3FF4" w14:textId="71A5DB15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15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8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0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C653799" w14:textId="01E27838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6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4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3]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212DF1F" w14:textId="4C61F7A1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07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7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6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0376DC" w14:textId="0321CB46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NA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F3AAF8" w14:textId="1B13205F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02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2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5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9066987" w14:textId="5DB19980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09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6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0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40C9B9" w14:textId="29B84B52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22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3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6]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60B1B89" w14:textId="2EABB5C0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98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9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3]</w:t>
            </w:r>
          </w:p>
        </w:tc>
      </w:tr>
      <w:tr w:rsidR="000F64D2" w:rsidRPr="00187697" w14:paraId="42110A06" w14:textId="77777777" w:rsidTr="715BF489">
        <w:trPr>
          <w:gridAfter w:val="1"/>
          <w:wAfter w:w="33" w:type="dxa"/>
          <w:trHeight w:val="531"/>
        </w:trPr>
        <w:tc>
          <w:tcPr>
            <w:tcW w:w="1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760BCBE5" w14:textId="77777777" w:rsidR="000F64D2" w:rsidRPr="00187697" w:rsidRDefault="000F64D2" w:rsidP="000F64D2">
            <w:pPr>
              <w:pStyle w:val="NoSpacing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  <w:t>ITT PS stratified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917F429" w14:textId="3BFCABBF" w:rsidR="000F64D2" w:rsidRPr="00624EA8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87 </w:t>
            </w: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6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8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6FEB026" w14:textId="711F2BB3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color w:val="FF0000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 xml:space="preserve">63 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br/>
              <w:t>[1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05</w:t>
            </w:r>
            <w:r w:rsid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62]</w:t>
            </w:r>
            <w:r w:rsidR="006829EF"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  <w:vertAlign w:val="superscript"/>
              </w:rPr>
              <w:t>‡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3B860D1" w14:textId="3AFDAD6A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77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6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6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36728EA" w14:textId="6A13C6AE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97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3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84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7995D92" w14:textId="2D45C7E9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12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4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6]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1A7653C" w14:textId="3EF1527E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91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8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9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DE3754E" w14:textId="7D4D393D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22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8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98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A180841" w14:textId="44C99046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27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5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9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701740F" w14:textId="058207DD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17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85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5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DCE6A79" w14:textId="772A26C9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07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0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7]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2D763B9" w14:textId="4CA2D7C6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98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5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9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A86A49" w14:textId="025DF9E3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54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2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5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88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022685" w14:textId="780BF323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98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2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4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C1979C9" w14:textId="11982895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06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5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96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95D674" w14:textId="169B5E08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23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1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4]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861FC18" w14:textId="7A832370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12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4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4]</w:t>
            </w:r>
          </w:p>
        </w:tc>
      </w:tr>
      <w:tr w:rsidR="000F64D2" w:rsidRPr="00187697" w14:paraId="05707E96" w14:textId="77777777" w:rsidTr="715BF489">
        <w:trPr>
          <w:gridAfter w:val="1"/>
          <w:wAfter w:w="33" w:type="dxa"/>
          <w:trHeight w:val="531"/>
        </w:trPr>
        <w:tc>
          <w:tcPr>
            <w:tcW w:w="1545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22BA51D6" w14:textId="5A8115BA" w:rsidR="000F64D2" w:rsidRPr="00187697" w:rsidRDefault="000F64D2" w:rsidP="000F64D2">
            <w:pPr>
              <w:pStyle w:val="NoSpacing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  <w:t>30</w:t>
            </w:r>
            <w:r w:rsidR="00624EA8"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  <w:t>–</w:t>
            </w:r>
            <w:r w:rsidRPr="00187697"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  <w:t>days gap</w:t>
            </w:r>
          </w:p>
        </w:tc>
        <w:tc>
          <w:tcPr>
            <w:tcW w:w="761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0E2476C" w14:textId="60C9BF6F" w:rsidR="000F64D2" w:rsidRPr="00624EA8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2"/>
                <w:szCs w:val="12"/>
              </w:rPr>
              <w:t>.</w:t>
            </w: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48 </w:t>
            </w: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4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7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3]</w:t>
            </w:r>
          </w:p>
        </w:tc>
        <w:tc>
          <w:tcPr>
            <w:tcW w:w="761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3DADB6A" w14:textId="6E5B607D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78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94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2]</w:t>
            </w:r>
          </w:p>
        </w:tc>
        <w:tc>
          <w:tcPr>
            <w:tcW w:w="761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E2061E6" w14:textId="31A028F5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76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7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5]</w:t>
            </w:r>
          </w:p>
        </w:tc>
        <w:tc>
          <w:tcPr>
            <w:tcW w:w="761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B58A014" w14:textId="4F8C8D21" w:rsidR="000F64D2" w:rsidRPr="00187697" w:rsidRDefault="000F64D2" w:rsidP="000F64D2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00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9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0]</w:t>
            </w:r>
          </w:p>
        </w:tc>
        <w:tc>
          <w:tcPr>
            <w:tcW w:w="761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201EBD8" w14:textId="0F0AB823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63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8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6]</w:t>
            </w:r>
          </w:p>
        </w:tc>
        <w:tc>
          <w:tcPr>
            <w:tcW w:w="762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EC18960" w14:textId="5B27A19B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NA</w:t>
            </w:r>
          </w:p>
        </w:tc>
        <w:tc>
          <w:tcPr>
            <w:tcW w:w="761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1BFDB6D" w14:textId="4EBA37DA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56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8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1]</w:t>
            </w:r>
          </w:p>
        </w:tc>
        <w:tc>
          <w:tcPr>
            <w:tcW w:w="761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851BD3D" w14:textId="61E9360D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56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7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1]</w:t>
            </w:r>
          </w:p>
        </w:tc>
        <w:tc>
          <w:tcPr>
            <w:tcW w:w="761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2D5A26D" w14:textId="620D7498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20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4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98]</w:t>
            </w:r>
          </w:p>
        </w:tc>
        <w:tc>
          <w:tcPr>
            <w:tcW w:w="761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8C52490" w14:textId="058BDF27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01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1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99]</w:t>
            </w:r>
          </w:p>
        </w:tc>
        <w:tc>
          <w:tcPr>
            <w:tcW w:w="762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E18708A" w14:textId="50FABED1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27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83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97]</w:t>
            </w:r>
          </w:p>
        </w:tc>
        <w:tc>
          <w:tcPr>
            <w:tcW w:w="761" w:type="dxa"/>
            <w:tcBorders>
              <w:top w:val="nil"/>
              <w:left w:val="nil"/>
              <w:right w:val="nil"/>
            </w:tcBorders>
            <w:vAlign w:val="center"/>
          </w:tcPr>
          <w:p w14:paraId="6124D08A" w14:textId="47489508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NA</w:t>
            </w:r>
          </w:p>
        </w:tc>
        <w:tc>
          <w:tcPr>
            <w:tcW w:w="761" w:type="dxa"/>
            <w:tcBorders>
              <w:top w:val="nil"/>
              <w:left w:val="nil"/>
              <w:right w:val="nil"/>
            </w:tcBorders>
            <w:vAlign w:val="center"/>
          </w:tcPr>
          <w:p w14:paraId="5C611A4B" w14:textId="64E3A5BF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09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3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4]</w:t>
            </w:r>
          </w:p>
        </w:tc>
        <w:tc>
          <w:tcPr>
            <w:tcW w:w="761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AA2623C" w14:textId="30D74A40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02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4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1]</w:t>
            </w:r>
          </w:p>
        </w:tc>
        <w:tc>
          <w:tcPr>
            <w:tcW w:w="761" w:type="dxa"/>
            <w:tcBorders>
              <w:top w:val="nil"/>
              <w:left w:val="nil"/>
              <w:right w:val="nil"/>
            </w:tcBorders>
            <w:vAlign w:val="center"/>
          </w:tcPr>
          <w:p w14:paraId="7E101D21" w14:textId="738930C6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19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5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2]</w:t>
            </w:r>
          </w:p>
        </w:tc>
        <w:tc>
          <w:tcPr>
            <w:tcW w:w="762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29F5444" w14:textId="0348A858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28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8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9]</w:t>
            </w:r>
          </w:p>
        </w:tc>
      </w:tr>
      <w:tr w:rsidR="000F64D2" w:rsidRPr="00187697" w14:paraId="70DB12F6" w14:textId="77777777" w:rsidTr="715BF489">
        <w:trPr>
          <w:gridAfter w:val="1"/>
          <w:wAfter w:w="33" w:type="dxa"/>
          <w:trHeight w:val="531"/>
        </w:trPr>
        <w:tc>
          <w:tcPr>
            <w:tcW w:w="15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47B4F7B7" w14:textId="77777777" w:rsidR="000F64D2" w:rsidRPr="00187697" w:rsidRDefault="000F64D2" w:rsidP="000F64D2">
            <w:pPr>
              <w:pStyle w:val="NoSpacing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  <w:t>All ADHD drugs</w:t>
            </w:r>
          </w:p>
        </w:tc>
        <w:tc>
          <w:tcPr>
            <w:tcW w:w="7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48FFC4E" w14:textId="7F4B5A4D" w:rsidR="000F64D2" w:rsidRPr="00624EA8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kern w:val="24"/>
                <w:sz w:val="12"/>
                <w:szCs w:val="12"/>
              </w:rPr>
              <w:t>.</w:t>
            </w: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06 </w:t>
            </w: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7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9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7]</w:t>
            </w:r>
          </w:p>
        </w:tc>
        <w:tc>
          <w:tcPr>
            <w:tcW w:w="7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2CEE121" w14:textId="099E5C65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49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99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0]</w:t>
            </w:r>
          </w:p>
        </w:tc>
        <w:tc>
          <w:tcPr>
            <w:tcW w:w="7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59F6994" w14:textId="27287BF7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55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3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6]</w:t>
            </w:r>
          </w:p>
        </w:tc>
        <w:tc>
          <w:tcPr>
            <w:tcW w:w="7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FA2549D" w14:textId="3048C15F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76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6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7]</w:t>
            </w:r>
          </w:p>
        </w:tc>
        <w:tc>
          <w:tcPr>
            <w:tcW w:w="7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1950300" w14:textId="182B9944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16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4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4]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CA0C323" w14:textId="34C43847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05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1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5]</w:t>
            </w:r>
          </w:p>
        </w:tc>
        <w:tc>
          <w:tcPr>
            <w:tcW w:w="7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E6AC8AA" w14:textId="2537F30D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29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8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6]</w:t>
            </w:r>
          </w:p>
        </w:tc>
        <w:tc>
          <w:tcPr>
            <w:tcW w:w="7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1A10F61" w14:textId="313721D6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10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1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3]</w:t>
            </w:r>
          </w:p>
        </w:tc>
        <w:tc>
          <w:tcPr>
            <w:tcW w:w="7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AD7CC1C" w14:textId="09228DB1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18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86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2]</w:t>
            </w:r>
          </w:p>
        </w:tc>
        <w:tc>
          <w:tcPr>
            <w:tcW w:w="7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3BE4024" w14:textId="12EE69F2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70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5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6]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4AF631E" w14:textId="0D8CCB8F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21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91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2]</w:t>
            </w:r>
          </w:p>
        </w:tc>
        <w:tc>
          <w:tcPr>
            <w:tcW w:w="76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D58246C" w14:textId="17127B70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64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2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82]</w:t>
            </w:r>
          </w:p>
        </w:tc>
        <w:tc>
          <w:tcPr>
            <w:tcW w:w="76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97A1C9F" w14:textId="3AA39F9F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11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87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3]</w:t>
            </w:r>
          </w:p>
        </w:tc>
        <w:tc>
          <w:tcPr>
            <w:tcW w:w="7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77A5F05" w14:textId="4CD0A983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87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4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3]</w:t>
            </w:r>
          </w:p>
        </w:tc>
        <w:tc>
          <w:tcPr>
            <w:tcW w:w="76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379C544" w14:textId="60C64215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09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4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87]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C9C3CF3" w14:textId="17AFE5FE" w:rsidR="000F64D2" w:rsidRPr="00187697" w:rsidRDefault="000F64D2" w:rsidP="000F64D2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19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2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5]</w:t>
            </w:r>
          </w:p>
        </w:tc>
      </w:tr>
      <w:tr w:rsidR="00F24937" w:rsidRPr="00187697" w14:paraId="7CD6E4BB" w14:textId="77777777" w:rsidTr="715BF489">
        <w:trPr>
          <w:trHeight w:val="531"/>
        </w:trPr>
        <w:tc>
          <w:tcPr>
            <w:tcW w:w="13757" w:type="dxa"/>
            <w:gridSpan w:val="18"/>
            <w:tcBorders>
              <w:top w:val="single" w:sz="4" w:space="0" w:color="auto"/>
              <w:left w:val="nil"/>
              <w:right w:val="nil"/>
            </w:tcBorders>
          </w:tcPr>
          <w:p w14:paraId="7025FFE5" w14:textId="7C112E3F" w:rsidR="00F24937" w:rsidRPr="00624EA8" w:rsidRDefault="002B2805" w:rsidP="00812F8A">
            <w:pPr>
              <w:pStyle w:val="NoSpacing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187697">
              <w:rPr>
                <w:rFonts w:ascii="Times New Roman" w:hAnsi="Times New Roman" w:cs="Times New Roman"/>
                <w:sz w:val="16"/>
                <w:szCs w:val="16"/>
              </w:rPr>
              <w:t xml:space="preserve">SSRI: selective serotonin reuptake inhibitor; </w:t>
            </w:r>
            <w:r w:rsidR="00F24937" w:rsidRPr="00187697">
              <w:rPr>
                <w:rFonts w:ascii="Times New Roman" w:hAnsi="Times New Roman" w:cs="Times New Roman"/>
                <w:sz w:val="16"/>
                <w:szCs w:val="16"/>
              </w:rPr>
              <w:t>MPH: methylphenidate;</w:t>
            </w:r>
            <w:r w:rsidRPr="00187697">
              <w:rPr>
                <w:rFonts w:ascii="Times New Roman" w:hAnsi="Times New Roman" w:cs="Times New Roman"/>
                <w:sz w:val="16"/>
                <w:szCs w:val="16"/>
              </w:rPr>
              <w:t xml:space="preserve"> ADHD: attention</w:t>
            </w:r>
            <w:r w:rsidR="00624EA8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Pr="00187697">
              <w:rPr>
                <w:rFonts w:ascii="Times New Roman" w:hAnsi="Times New Roman" w:cs="Times New Roman"/>
                <w:sz w:val="16"/>
                <w:szCs w:val="16"/>
              </w:rPr>
              <w:t xml:space="preserve">deficit/hyperactivity disorder; </w:t>
            </w:r>
            <w:r w:rsidR="007618FD" w:rsidRPr="00187697">
              <w:rPr>
                <w:rFonts w:ascii="Times New Roman" w:hAnsi="Times New Roman" w:cs="Times New Roman"/>
                <w:sz w:val="16"/>
                <w:szCs w:val="16"/>
              </w:rPr>
              <w:t>NC: respiratory infectious disease as a negative control outcome;</w:t>
            </w:r>
            <w:r w:rsidR="00F24937" w:rsidRPr="00187697">
              <w:rPr>
                <w:rFonts w:ascii="Times New Roman" w:hAnsi="Times New Roman" w:cs="Times New Roman"/>
                <w:sz w:val="16"/>
                <w:szCs w:val="16"/>
              </w:rPr>
              <w:t xml:space="preserve"> Main setting: </w:t>
            </w:r>
            <w:r w:rsidR="00812F8A" w:rsidRPr="00187697">
              <w:rPr>
                <w:rFonts w:ascii="Times New Roman" w:hAnsi="Times New Roman" w:cs="Times New Roman"/>
                <w:sz w:val="16"/>
                <w:szCs w:val="16"/>
              </w:rPr>
              <w:t>As treated</w:t>
            </w:r>
            <w:r w:rsidR="00F24937" w:rsidRPr="00187697">
              <w:rPr>
                <w:rFonts w:ascii="Times New Roman" w:hAnsi="Times New Roman" w:cs="Times New Roman"/>
                <w:sz w:val="16"/>
                <w:szCs w:val="16"/>
              </w:rPr>
              <w:t xml:space="preserve"> PS matched (1:1); AT: as treated; PS: propensity score; ITT: intention</w:t>
            </w:r>
            <w:r w:rsidR="00624EA8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F24937" w:rsidRPr="00187697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624EA8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F24937" w:rsidRPr="00187697">
              <w:rPr>
                <w:rFonts w:ascii="Times New Roman" w:hAnsi="Times New Roman" w:cs="Times New Roman"/>
                <w:sz w:val="16"/>
                <w:szCs w:val="16"/>
              </w:rPr>
              <w:t>treat</w:t>
            </w:r>
            <w:r w:rsidR="006829EF" w:rsidRPr="00187697">
              <w:rPr>
                <w:rFonts w:ascii="Times New Roman" w:hAnsi="Times New Roman" w:cs="Times New Roman"/>
                <w:sz w:val="16"/>
                <w:szCs w:val="16"/>
              </w:rPr>
              <w:t xml:space="preserve">; </w:t>
            </w:r>
            <w:r w:rsidR="006829EF" w:rsidRPr="0018769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  <w:vertAlign w:val="superscript"/>
              </w:rPr>
              <w:t>‡</w:t>
            </w:r>
            <w:r w:rsidR="006829EF" w:rsidRPr="0018769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: statistically significant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.</w:t>
            </w:r>
          </w:p>
        </w:tc>
      </w:tr>
    </w:tbl>
    <w:p w14:paraId="18289CF5" w14:textId="2D96990F" w:rsidR="00E10FF2" w:rsidRPr="00187697" w:rsidRDefault="00E10FF2">
      <w:pPr>
        <w:rPr>
          <w:rFonts w:ascii="Times New Roman" w:hAnsi="Times New Roman" w:cs="Times New Roman"/>
        </w:rPr>
      </w:pPr>
    </w:p>
    <w:p w14:paraId="057AAFCA" w14:textId="77777777" w:rsidR="00E10FF2" w:rsidRPr="00187697" w:rsidRDefault="00E10FF2">
      <w:pPr>
        <w:rPr>
          <w:rFonts w:ascii="Times New Roman" w:hAnsi="Times New Roman" w:cs="Times New Roman"/>
        </w:rPr>
      </w:pPr>
      <w:r w:rsidRPr="00187697">
        <w:rPr>
          <w:rFonts w:ascii="Times New Roman" w:hAnsi="Times New Roman" w:cs="Times New Roman"/>
        </w:rPr>
        <w:br w:type="page"/>
      </w:r>
    </w:p>
    <w:p w14:paraId="7036E1A3" w14:textId="6409C81F" w:rsidR="00E10FF2" w:rsidRPr="00187697" w:rsidRDefault="00E10FF2" w:rsidP="00E10FF2">
      <w:pPr>
        <w:pStyle w:val="Caption"/>
        <w:keepNext/>
        <w:rPr>
          <w:rFonts w:ascii="Times New Roman" w:hAnsi="Times New Roman" w:cs="Times New Roman"/>
        </w:rPr>
      </w:pPr>
      <w:r w:rsidRPr="00187697">
        <w:rPr>
          <w:rFonts w:ascii="Times New Roman" w:hAnsi="Times New Roman" w:cs="Times New Roman"/>
        </w:rPr>
        <w:t xml:space="preserve">Table </w:t>
      </w:r>
      <w:r w:rsidR="00281B72">
        <w:rPr>
          <w:rFonts w:ascii="Times New Roman" w:hAnsi="Times New Roman" w:cs="Times New Roman"/>
        </w:rPr>
        <w:t>S</w:t>
      </w:r>
      <w:r w:rsidR="008E1F3F">
        <w:rPr>
          <w:rFonts w:ascii="Times New Roman" w:hAnsi="Times New Roman" w:cs="Times New Roman"/>
        </w:rPr>
        <w:t>9</w:t>
      </w:r>
      <w:r w:rsidRPr="00187697">
        <w:rPr>
          <w:rFonts w:ascii="Times New Roman" w:hAnsi="Times New Roman" w:cs="Times New Roman"/>
        </w:rPr>
        <w:t>. Results of sensitivity analyses between the fluoxetine</w:t>
      </w:r>
      <w:r w:rsidR="002224A8" w:rsidRPr="00187697">
        <w:rPr>
          <w:rFonts w:ascii="Times New Roman" w:hAnsi="Times New Roman" w:cs="Times New Roman"/>
        </w:rPr>
        <w:t xml:space="preserve"> </w:t>
      </w:r>
      <w:r w:rsidRPr="00187697">
        <w:rPr>
          <w:rFonts w:ascii="Times New Roman" w:hAnsi="Times New Roman" w:cs="Times New Roman"/>
        </w:rPr>
        <w:t>and the escitalopram groups</w:t>
      </w:r>
    </w:p>
    <w:tbl>
      <w:tblPr>
        <w:tblpPr w:leftFromText="142" w:rightFromText="142" w:vertAnchor="text" w:horzAnchor="margin" w:tblpY="131"/>
        <w:tblW w:w="13757" w:type="dxa"/>
        <w:tblLayout w:type="fixed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545"/>
        <w:gridCol w:w="761"/>
        <w:gridCol w:w="761"/>
        <w:gridCol w:w="761"/>
        <w:gridCol w:w="761"/>
        <w:gridCol w:w="761"/>
        <w:gridCol w:w="762"/>
        <w:gridCol w:w="761"/>
        <w:gridCol w:w="761"/>
        <w:gridCol w:w="761"/>
        <w:gridCol w:w="761"/>
        <w:gridCol w:w="762"/>
        <w:gridCol w:w="761"/>
        <w:gridCol w:w="761"/>
        <w:gridCol w:w="761"/>
        <w:gridCol w:w="761"/>
        <w:gridCol w:w="762"/>
        <w:gridCol w:w="33"/>
      </w:tblGrid>
      <w:tr w:rsidR="005150DA" w:rsidRPr="00187697" w14:paraId="3ACBF234" w14:textId="77777777" w:rsidTr="715BF489">
        <w:trPr>
          <w:gridAfter w:val="1"/>
          <w:wAfter w:w="33" w:type="dxa"/>
          <w:trHeight w:val="531"/>
        </w:trPr>
        <w:tc>
          <w:tcPr>
            <w:tcW w:w="15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670F5413" w14:textId="77777777" w:rsidR="005150DA" w:rsidRPr="00187697" w:rsidRDefault="005150DA" w:rsidP="00C942AC">
            <w:pPr>
              <w:pStyle w:val="NoSpacing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  <w:t>Analysis description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2194653" w14:textId="77777777" w:rsidR="005150DA" w:rsidRPr="00187697" w:rsidRDefault="005150DA" w:rsidP="00C942AC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4"/>
                <w:szCs w:val="14"/>
              </w:rPr>
              <w:t>Abdominal pain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EABCDCC" w14:textId="77777777" w:rsidR="005150DA" w:rsidRPr="00187697" w:rsidRDefault="005150DA" w:rsidP="00C942AC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4"/>
                <w:szCs w:val="14"/>
              </w:rPr>
              <w:t>ADHD hospitalization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002D751" w14:textId="77777777" w:rsidR="005150DA" w:rsidRPr="00187697" w:rsidRDefault="005150DA" w:rsidP="00C942AC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4"/>
                <w:szCs w:val="14"/>
              </w:rPr>
              <w:t>Arrhythmia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80AE77C" w14:textId="77777777" w:rsidR="005150DA" w:rsidRPr="00187697" w:rsidRDefault="005150DA" w:rsidP="00C942AC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4"/>
                <w:szCs w:val="14"/>
              </w:rPr>
              <w:t>Constipation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55F6E91" w14:textId="77777777" w:rsidR="005150DA" w:rsidRPr="00187697" w:rsidRDefault="005150DA" w:rsidP="00C942AC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4"/>
                <w:szCs w:val="14"/>
              </w:rPr>
              <w:t>Headache</w:t>
            </w:r>
          </w:p>
        </w:tc>
        <w:tc>
          <w:tcPr>
            <w:tcW w:w="76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9218772" w14:textId="77777777" w:rsidR="005150DA" w:rsidRPr="00187697" w:rsidRDefault="005150DA" w:rsidP="00C942AC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4"/>
                <w:szCs w:val="14"/>
              </w:rPr>
              <w:t>Hypertension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655E0EE" w14:textId="77777777" w:rsidR="005150DA" w:rsidRPr="00187697" w:rsidRDefault="005150DA" w:rsidP="00C942AC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4"/>
                <w:szCs w:val="14"/>
              </w:rPr>
              <w:t>Mania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7A2CD00" w14:textId="77777777" w:rsidR="005150DA" w:rsidRPr="00187697" w:rsidRDefault="005150DA" w:rsidP="00C942AC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4"/>
                <w:szCs w:val="14"/>
              </w:rPr>
              <w:t>Nausea vomiting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B9F37DE" w14:textId="77777777" w:rsidR="005150DA" w:rsidRPr="00187697" w:rsidRDefault="005150DA" w:rsidP="00C942AC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4"/>
                <w:szCs w:val="14"/>
              </w:rPr>
              <w:t>Psychosis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62F0256" w14:textId="77777777" w:rsidR="005150DA" w:rsidRPr="00187697" w:rsidRDefault="005150DA" w:rsidP="00C942AC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4"/>
                <w:szCs w:val="14"/>
              </w:rPr>
              <w:t>Seizure</w:t>
            </w:r>
          </w:p>
        </w:tc>
        <w:tc>
          <w:tcPr>
            <w:tcW w:w="76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4796A0C" w14:textId="77777777" w:rsidR="005150DA" w:rsidRPr="00187697" w:rsidRDefault="005150DA" w:rsidP="00C942AC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4"/>
                <w:szCs w:val="14"/>
              </w:rPr>
              <w:t>Sleep disorder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0E608CD" w14:textId="78CF05FF" w:rsidR="005150DA" w:rsidRPr="00187697" w:rsidRDefault="5C23C77D" w:rsidP="00C942AC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715BF489">
              <w:rPr>
                <w:rFonts w:ascii="Times New Roman" w:eastAsia="맑은 고딕" w:hAnsi="Times New Roman" w:cs="Times New Roman"/>
                <w:color w:val="000000" w:themeColor="text1"/>
                <w:sz w:val="14"/>
                <w:szCs w:val="14"/>
              </w:rPr>
              <w:t>Suicid</w:t>
            </w:r>
            <w:r w:rsidR="7E95734F" w:rsidRPr="715BF489">
              <w:rPr>
                <w:rFonts w:ascii="Times New Roman" w:eastAsia="맑은 고딕" w:hAnsi="Times New Roman" w:cs="Times New Roman"/>
                <w:color w:val="000000" w:themeColor="text1"/>
                <w:sz w:val="14"/>
                <w:szCs w:val="14"/>
              </w:rPr>
              <w:t>e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3EC9462" w14:textId="77777777" w:rsidR="005150DA" w:rsidRPr="00187697" w:rsidRDefault="005150DA" w:rsidP="00C942AC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4"/>
                <w:szCs w:val="14"/>
              </w:rPr>
              <w:t>Tic disorder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60573BA" w14:textId="77777777" w:rsidR="005150DA" w:rsidRPr="00187697" w:rsidRDefault="005150DA" w:rsidP="00C942AC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4"/>
                <w:szCs w:val="14"/>
              </w:rPr>
              <w:t>Traumatic injury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A3597CA" w14:textId="77777777" w:rsidR="005150DA" w:rsidRPr="00187697" w:rsidRDefault="005150DA" w:rsidP="00C942AC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4"/>
                <w:szCs w:val="14"/>
              </w:rPr>
              <w:t>Tremor</w:t>
            </w:r>
          </w:p>
        </w:tc>
        <w:tc>
          <w:tcPr>
            <w:tcW w:w="76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50CE577" w14:textId="77777777" w:rsidR="005150DA" w:rsidRPr="00187697" w:rsidRDefault="005150DA" w:rsidP="00C942AC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  <w:t>NC</w:t>
            </w:r>
          </w:p>
        </w:tc>
      </w:tr>
      <w:tr w:rsidR="00FD24E7" w:rsidRPr="00187697" w14:paraId="67B26FBA" w14:textId="77777777" w:rsidTr="715BF489">
        <w:trPr>
          <w:gridAfter w:val="1"/>
          <w:wAfter w:w="33" w:type="dxa"/>
          <w:trHeight w:val="531"/>
        </w:trPr>
        <w:tc>
          <w:tcPr>
            <w:tcW w:w="154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3D1784EA" w14:textId="77777777" w:rsidR="00FD24E7" w:rsidRPr="00187697" w:rsidRDefault="00FD24E7" w:rsidP="00FD24E7">
            <w:pPr>
              <w:pStyle w:val="NoSpacing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  <w:t>Main setting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A52DE8C" w14:textId="0D476DCF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03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0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8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80]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8307D05" w14:textId="26B435DC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57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4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8]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73912B1" w14:textId="7A757EFC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32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2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1]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38EDD07" w14:textId="2382A7A5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88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1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4]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AC22F62" w14:textId="05A8BBC3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color w:val="FF0000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28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8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88]</w:t>
            </w:r>
          </w:p>
        </w:tc>
        <w:tc>
          <w:tcPr>
            <w:tcW w:w="76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6A09445" w14:textId="4E4879A6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NA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9651AD3" w14:textId="459F7273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04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9]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6C2B898" w14:textId="5D2550D0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86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9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86]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7304B93" w14:textId="033A1D37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33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6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8]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2D034A0" w14:textId="6B0A6E09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91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4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89]</w:t>
            </w:r>
          </w:p>
        </w:tc>
        <w:tc>
          <w:tcPr>
            <w:tcW w:w="76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87F9918" w14:textId="5EF3335F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07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0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5]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22105B0" w14:textId="0F196482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NA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7E3EDDB" w14:textId="5319FEB0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color w:val="FF0000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 xml:space="preserve">43 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25</w:t>
            </w:r>
            <w:r w:rsid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71]</w:t>
            </w:r>
            <w:r w:rsidR="00084244"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  <w:vertAlign w:val="superscript"/>
              </w:rPr>
              <w:t>‡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E28B7E3" w14:textId="4009E6F8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05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9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7]</w:t>
            </w:r>
          </w:p>
        </w:tc>
        <w:tc>
          <w:tcPr>
            <w:tcW w:w="76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B234453" w14:textId="0363A860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52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8]</w:t>
            </w:r>
          </w:p>
        </w:tc>
        <w:tc>
          <w:tcPr>
            <w:tcW w:w="76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300FB38" w14:textId="20C69B49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60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9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83]</w:t>
            </w:r>
          </w:p>
        </w:tc>
      </w:tr>
      <w:tr w:rsidR="00FD24E7" w:rsidRPr="00187697" w14:paraId="00832BE5" w14:textId="77777777" w:rsidTr="715BF489">
        <w:trPr>
          <w:gridAfter w:val="1"/>
          <w:wAfter w:w="33" w:type="dxa"/>
          <w:trHeight w:val="531"/>
        </w:trPr>
        <w:tc>
          <w:tcPr>
            <w:tcW w:w="1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43753159" w14:textId="77777777" w:rsidR="00FD24E7" w:rsidRPr="00187697" w:rsidRDefault="00FD24E7" w:rsidP="00FD24E7">
            <w:pPr>
              <w:pStyle w:val="NoSpacing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  <w:t>AT PS matched (1: n)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1F30A10" w14:textId="2DF0872F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16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8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94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3D5BC69" w14:textId="23B09DE3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 xml:space="preserve">40 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18</w:t>
            </w:r>
            <w:r w:rsid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79]</w:t>
            </w:r>
            <w:r w:rsidR="00084244"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  <w:vertAlign w:val="superscript"/>
              </w:rPr>
              <w:t>‡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9A9F59F" w14:textId="3B8A1018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19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1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3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8408757" w14:textId="5F5FBD44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74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8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5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E94DF62" w14:textId="1BB93787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85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3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</w:t>
            </w:r>
            <w:r w:rsidR="00084244"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]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04A9715" w14:textId="4D6FA374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NA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892CA5D" w14:textId="700E5625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16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9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7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269FB13" w14:textId="39C2B6F9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color w:val="FF0000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 xml:space="preserve">50 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25</w:t>
            </w:r>
            <w:r w:rsid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94]</w:t>
            </w:r>
            <w:r w:rsidR="00084244"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  <w:vertAlign w:val="superscript"/>
              </w:rPr>
              <w:t>‡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6D1BE9A" w14:textId="6D2DDF47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10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7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7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789E45A" w14:textId="4F16B9C1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07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4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6]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00A2955" w14:textId="37F13E89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81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6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6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E09D83" w14:textId="7078FBB1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NA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077957" w14:textId="4C728E44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color w:val="FF0000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 xml:space="preserve">42 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25</w:t>
            </w:r>
            <w:r w:rsid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66]</w:t>
            </w:r>
            <w:r w:rsidR="00084244"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  <w:vertAlign w:val="superscript"/>
              </w:rPr>
              <w:t>‡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DC6D4C6" w14:textId="43E1B277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19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3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8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DD856D" w14:textId="198FDF6A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color w:val="FF0000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 xml:space="preserve">40 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16</w:t>
            </w:r>
            <w:r w:rsid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88]</w:t>
            </w:r>
            <w:r w:rsidR="00084244"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  <w:vertAlign w:val="superscript"/>
              </w:rPr>
              <w:t>‡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05463BD" w14:textId="20204584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86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6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8]</w:t>
            </w:r>
          </w:p>
        </w:tc>
      </w:tr>
      <w:tr w:rsidR="00FD24E7" w:rsidRPr="00187697" w14:paraId="6D23FDF2" w14:textId="77777777" w:rsidTr="715BF489">
        <w:trPr>
          <w:gridAfter w:val="1"/>
          <w:wAfter w:w="33" w:type="dxa"/>
          <w:trHeight w:val="531"/>
        </w:trPr>
        <w:tc>
          <w:tcPr>
            <w:tcW w:w="1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4337A8B0" w14:textId="77777777" w:rsidR="00FD24E7" w:rsidRPr="00187697" w:rsidRDefault="00FD24E7" w:rsidP="00FD24E7">
            <w:pPr>
              <w:pStyle w:val="NoSpacing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  <w:t>AT PS stratified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94F4021" w14:textId="20437B27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87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98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6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7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05C0F47" w14:textId="00F727EC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51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4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1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6C2CFBD" w14:textId="0454C6A2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43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6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8</w:t>
            </w:r>
            <w:r w:rsidR="00084244"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AA8614C" w14:textId="223B6088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88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8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92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8A98E75" w14:textId="5A6ABBDD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14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8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9]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BCADCEB" w14:textId="65C35EB0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37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2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8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92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08A08F9" w14:textId="5C16723B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90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4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8</w:t>
            </w:r>
            <w:r w:rsidR="00084244"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A871DFD" w14:textId="78439716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80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1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6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C962B1C" w14:textId="757A5732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31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81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2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8008D7D" w14:textId="224B7C14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97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9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87]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840D6B7" w14:textId="7C426EE0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95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6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6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7A104F" w14:textId="3A7295C8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NA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D07AC5" w14:textId="0E71630D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color w:val="FF0000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 xml:space="preserve">43 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27</w:t>
            </w:r>
            <w:r w:rsid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67]</w:t>
            </w:r>
            <w:r w:rsidR="00084244"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  <w:vertAlign w:val="superscript"/>
              </w:rPr>
              <w:t>‡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402A9C4" w14:textId="379AF085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47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9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1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3781A6" w14:textId="6F786A5E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color w:val="FF0000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 xml:space="preserve">41 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17</w:t>
            </w:r>
            <w:r w:rsid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89]</w:t>
            </w:r>
            <w:r w:rsidR="00084244"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  <w:vertAlign w:val="superscript"/>
              </w:rPr>
              <w:t>‡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D756EB0" w14:textId="337A3AF3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87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8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1]</w:t>
            </w:r>
          </w:p>
        </w:tc>
      </w:tr>
      <w:tr w:rsidR="00FD24E7" w:rsidRPr="00187697" w14:paraId="283DECA8" w14:textId="77777777" w:rsidTr="715BF489">
        <w:trPr>
          <w:gridAfter w:val="1"/>
          <w:wAfter w:w="33" w:type="dxa"/>
          <w:trHeight w:val="531"/>
        </w:trPr>
        <w:tc>
          <w:tcPr>
            <w:tcW w:w="1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18D22CF8" w14:textId="77777777" w:rsidR="00FD24E7" w:rsidRPr="00187697" w:rsidRDefault="00FD24E7" w:rsidP="00FD24E7">
            <w:pPr>
              <w:pStyle w:val="NoSpacing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  <w:t>ITT PS matched (1: 1)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213E9E7" w14:textId="3662767D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50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4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7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7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1012B84" w14:textId="05B6B0FF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72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1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2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4EF56AD" w14:textId="1ECF6837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76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94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9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94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CDCD7A7" w14:textId="212E80DC" w:rsidR="00FD24E7" w:rsidRPr="00624EA8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color w:val="FF0000"/>
                <w:sz w:val="12"/>
                <w:szCs w:val="12"/>
              </w:rPr>
            </w:pPr>
            <w:r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 xml:space="preserve">81 </w:t>
            </w:r>
            <w:r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br/>
              <w:t>[1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07</w:t>
            </w:r>
            <w:r w:rsidR="00624EA8"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–</w:t>
            </w:r>
            <w:r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8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69]</w:t>
            </w:r>
            <w:r w:rsidR="00624EA8"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  <w:vertAlign w:val="superscript"/>
              </w:rPr>
              <w:t>‡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F4A1355" w14:textId="34D91293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46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8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3]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7D492DA" w14:textId="4985DAFB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NA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1126920" w14:textId="7083E8BF" w:rsidR="00FD24E7" w:rsidRPr="00624EA8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color w:val="FF0000"/>
                <w:sz w:val="12"/>
                <w:szCs w:val="12"/>
              </w:rPr>
            </w:pPr>
            <w:r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 xml:space="preserve">06 </w:t>
            </w:r>
            <w:r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br/>
              <w:t>[1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19</w:t>
            </w:r>
            <w:r w:rsidR="00624EA8"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–</w:t>
            </w:r>
            <w:r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3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71]</w:t>
            </w:r>
            <w:r w:rsidR="00624EA8"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  <w:vertAlign w:val="superscript"/>
              </w:rPr>
              <w:t>‡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A579F62" w14:textId="4329CCCC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07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1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4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E8A3344" w14:textId="05845EC2" w:rsidR="00FD24E7" w:rsidRPr="00624EA8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color w:val="FF0000"/>
                <w:sz w:val="12"/>
                <w:szCs w:val="12"/>
              </w:rPr>
            </w:pPr>
            <w:r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 xml:space="preserve">56 </w:t>
            </w:r>
            <w:r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br/>
              <w:t>[1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02</w:t>
            </w:r>
            <w:r w:rsidR="00624EA8"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–</w:t>
            </w:r>
            <w:r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43]</w:t>
            </w:r>
            <w:r w:rsidR="00624EA8"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  <w:vertAlign w:val="superscript"/>
              </w:rPr>
              <w:t>‡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6DD93A4" w14:textId="0DD85375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85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4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2]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D75CF8D" w14:textId="1BC32465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99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1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8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A806F3" w14:textId="7C2E1CAB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NA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1F70FF" w14:textId="25B79B91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color w:val="FF0000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 xml:space="preserve">52 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33</w:t>
            </w:r>
            <w:r w:rsid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82]</w:t>
            </w:r>
            <w:r w:rsidR="00084244"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  <w:vertAlign w:val="superscript"/>
              </w:rPr>
              <w:t>‡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93E9C83" w14:textId="52AB5AEF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00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2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8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3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071812" w14:textId="2F32A6E9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84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3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4]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5333325" w14:textId="7B9CE1F9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67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2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85]</w:t>
            </w:r>
          </w:p>
        </w:tc>
      </w:tr>
      <w:tr w:rsidR="00FD24E7" w:rsidRPr="00187697" w14:paraId="1DBC34E2" w14:textId="77777777" w:rsidTr="715BF489">
        <w:trPr>
          <w:gridAfter w:val="1"/>
          <w:wAfter w:w="33" w:type="dxa"/>
          <w:trHeight w:val="531"/>
        </w:trPr>
        <w:tc>
          <w:tcPr>
            <w:tcW w:w="1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6AACB72E" w14:textId="77777777" w:rsidR="00FD24E7" w:rsidRPr="00187697" w:rsidRDefault="00FD24E7" w:rsidP="00FD24E7">
            <w:pPr>
              <w:pStyle w:val="NoSpacing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  <w:t>ITT PS matched (1: n)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EFC4ADB" w14:textId="06D053B5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32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8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9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FD0AA06" w14:textId="65157999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65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9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4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3176265" w14:textId="7AD6DCFE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49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98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7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326C210" w14:textId="05D36D28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48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1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9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0EFC5F0" w14:textId="15B96097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91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8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5]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9897821" w14:textId="57F2B8E5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65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5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9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9D27210" w14:textId="01E9A590" w:rsidR="00FD24E7" w:rsidRPr="00624EA8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color w:val="FF0000"/>
                <w:sz w:val="12"/>
                <w:szCs w:val="12"/>
              </w:rPr>
            </w:pPr>
            <w:r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 xml:space="preserve">27 </w:t>
            </w:r>
            <w:r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br/>
              <w:t>[1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38</w:t>
            </w:r>
            <w:r w:rsidR="00624EA8"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–</w:t>
            </w:r>
            <w:r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3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78]</w:t>
            </w:r>
            <w:r w:rsidR="00624EA8"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  <w:vertAlign w:val="superscript"/>
              </w:rPr>
              <w:t>‡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96EB51D" w14:textId="01DA73D1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61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2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8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727098E" w14:textId="6DCB1FCA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18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82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8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FA65558" w14:textId="49232B24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75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1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1]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B24D2C1" w14:textId="0A3FFC1C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93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8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5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B62262" w14:textId="202C3BA5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NA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51F580" w14:textId="63BD7FA1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color w:val="FF0000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 xml:space="preserve">50 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32</w:t>
            </w:r>
            <w:r w:rsid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76]</w:t>
            </w:r>
            <w:r w:rsidR="00084244"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  <w:vertAlign w:val="superscript"/>
              </w:rPr>
              <w:t>‡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F43F88E" w14:textId="690E8250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53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8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9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A33D3F" w14:textId="21678EE0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84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5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2]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A7175AC" w14:textId="4B48E8FA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73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6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85]</w:t>
            </w:r>
          </w:p>
        </w:tc>
      </w:tr>
      <w:tr w:rsidR="00FD24E7" w:rsidRPr="00187697" w14:paraId="0109A793" w14:textId="77777777" w:rsidTr="715BF489">
        <w:trPr>
          <w:gridAfter w:val="1"/>
          <w:wAfter w:w="33" w:type="dxa"/>
          <w:trHeight w:val="531"/>
        </w:trPr>
        <w:tc>
          <w:tcPr>
            <w:tcW w:w="15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58457D12" w14:textId="77777777" w:rsidR="00FD24E7" w:rsidRPr="00187697" w:rsidRDefault="00FD24E7" w:rsidP="00FD24E7">
            <w:pPr>
              <w:pStyle w:val="NoSpacing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  <w:t>ITT PS stratified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CDBF380" w14:textId="5DAA7381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67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82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8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4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D197F25" w14:textId="5FE2E945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75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6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9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62F7BD7" w14:textId="105C5C17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42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95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7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6AED94D" w14:textId="56122F9F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8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7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6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CD30B8E" w14:textId="68199108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15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1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1]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76F2359" w14:textId="2F871FA8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80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2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3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82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DABE239" w14:textId="68EDC159" w:rsidR="00FD24E7" w:rsidRPr="00624EA8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color w:val="FF0000"/>
                <w:sz w:val="12"/>
                <w:szCs w:val="12"/>
              </w:rPr>
            </w:pPr>
            <w:r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 xml:space="preserve">98 </w:t>
            </w:r>
            <w:r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br/>
              <w:t>[1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19</w:t>
            </w:r>
            <w:r w:rsidR="00624EA8"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–</w:t>
            </w:r>
            <w:r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3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31]</w:t>
            </w:r>
            <w:r w:rsidR="00624EA8"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  <w:vertAlign w:val="superscript"/>
              </w:rPr>
              <w:t>‡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6129D32" w14:textId="650AF565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78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2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8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3253DA3" w14:textId="3B0A59A7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28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90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82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6BA7214" w14:textId="3894EB86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89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2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0]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9B73745" w14:textId="1FEF2E17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03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6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7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D008E9" w14:textId="7A376C79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NA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F2D159" w14:textId="3B63569B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color w:val="FF0000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 xml:space="preserve">54 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36</w:t>
            </w:r>
            <w:r w:rsid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81]</w:t>
            </w:r>
            <w:r w:rsidR="00084244"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  <w:vertAlign w:val="superscript"/>
              </w:rPr>
              <w:t>‡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D56232A" w14:textId="7154789F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56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8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9]</w:t>
            </w:r>
          </w:p>
        </w:tc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8FE862" w14:textId="12EDEA9E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79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2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4]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7D2E78B" w14:textId="31A675F4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77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1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8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]</w:t>
            </w:r>
          </w:p>
        </w:tc>
      </w:tr>
      <w:tr w:rsidR="00FD24E7" w:rsidRPr="00187697" w14:paraId="184C48E0" w14:textId="77777777" w:rsidTr="715BF489">
        <w:trPr>
          <w:gridAfter w:val="1"/>
          <w:wAfter w:w="33" w:type="dxa"/>
          <w:trHeight w:val="531"/>
        </w:trPr>
        <w:tc>
          <w:tcPr>
            <w:tcW w:w="1545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6A6E7157" w14:textId="70BE13A7" w:rsidR="00FD24E7" w:rsidRPr="00187697" w:rsidRDefault="00FD24E7" w:rsidP="00FD24E7">
            <w:pPr>
              <w:pStyle w:val="NoSpacing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  <w:t>30</w:t>
            </w:r>
            <w:r w:rsidR="00624EA8"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  <w:t>–</w:t>
            </w:r>
            <w:r w:rsidRPr="00187697"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  <w:t>days gap</w:t>
            </w:r>
          </w:p>
        </w:tc>
        <w:tc>
          <w:tcPr>
            <w:tcW w:w="761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9FF06A0" w14:textId="50776CCE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02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9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8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5]</w:t>
            </w:r>
          </w:p>
        </w:tc>
        <w:tc>
          <w:tcPr>
            <w:tcW w:w="761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7ADFC45" w14:textId="76CB87C7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57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6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8]</w:t>
            </w:r>
          </w:p>
        </w:tc>
        <w:tc>
          <w:tcPr>
            <w:tcW w:w="761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8B3BC3C" w14:textId="7CB34983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48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7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8]</w:t>
            </w:r>
          </w:p>
        </w:tc>
        <w:tc>
          <w:tcPr>
            <w:tcW w:w="761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249031F" w14:textId="299F1625" w:rsidR="00FD24E7" w:rsidRPr="00187697" w:rsidRDefault="00FD24E7" w:rsidP="00FD24E7">
            <w:pPr>
              <w:pStyle w:val="NoSpacing"/>
              <w:jc w:val="center"/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00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9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6]</w:t>
            </w:r>
          </w:p>
        </w:tc>
        <w:tc>
          <w:tcPr>
            <w:tcW w:w="761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6096E04" w14:textId="755B714B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55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4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2]</w:t>
            </w:r>
          </w:p>
        </w:tc>
        <w:tc>
          <w:tcPr>
            <w:tcW w:w="762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2CE5A50" w14:textId="739D1AC3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NA</w:t>
            </w:r>
          </w:p>
        </w:tc>
        <w:tc>
          <w:tcPr>
            <w:tcW w:w="761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16B4DC9" w14:textId="15698500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16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2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5]</w:t>
            </w:r>
          </w:p>
        </w:tc>
        <w:tc>
          <w:tcPr>
            <w:tcW w:w="761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C93DDA1" w14:textId="3049FA16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88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4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7]</w:t>
            </w:r>
          </w:p>
        </w:tc>
        <w:tc>
          <w:tcPr>
            <w:tcW w:w="761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FAA5083" w14:textId="3DFE7CBC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46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83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1]</w:t>
            </w:r>
          </w:p>
        </w:tc>
        <w:tc>
          <w:tcPr>
            <w:tcW w:w="761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3DFA86E" w14:textId="063D24E1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02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9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5]</w:t>
            </w:r>
          </w:p>
        </w:tc>
        <w:tc>
          <w:tcPr>
            <w:tcW w:w="762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64D3A95" w14:textId="30965507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97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6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2]</w:t>
            </w:r>
          </w:p>
        </w:tc>
        <w:tc>
          <w:tcPr>
            <w:tcW w:w="761" w:type="dxa"/>
            <w:tcBorders>
              <w:top w:val="nil"/>
              <w:left w:val="nil"/>
              <w:right w:val="nil"/>
            </w:tcBorders>
            <w:vAlign w:val="center"/>
          </w:tcPr>
          <w:p w14:paraId="6BCD4FED" w14:textId="0746CCE3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NA</w:t>
            </w:r>
          </w:p>
        </w:tc>
        <w:tc>
          <w:tcPr>
            <w:tcW w:w="761" w:type="dxa"/>
            <w:tcBorders>
              <w:top w:val="nil"/>
              <w:left w:val="nil"/>
              <w:right w:val="nil"/>
            </w:tcBorders>
            <w:vAlign w:val="center"/>
          </w:tcPr>
          <w:p w14:paraId="3E802338" w14:textId="0D7C0EF2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color w:val="FF0000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 xml:space="preserve">44 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27</w:t>
            </w:r>
            <w:r w:rsid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69]</w:t>
            </w:r>
            <w:r w:rsidR="00084244"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  <w:vertAlign w:val="superscript"/>
              </w:rPr>
              <w:t>‡</w:t>
            </w:r>
          </w:p>
        </w:tc>
        <w:tc>
          <w:tcPr>
            <w:tcW w:w="761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4D3F961" w14:textId="518CEDCD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00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8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9]</w:t>
            </w:r>
          </w:p>
        </w:tc>
        <w:tc>
          <w:tcPr>
            <w:tcW w:w="761" w:type="dxa"/>
            <w:tcBorders>
              <w:top w:val="nil"/>
              <w:left w:val="nil"/>
              <w:right w:val="nil"/>
            </w:tcBorders>
            <w:vAlign w:val="center"/>
          </w:tcPr>
          <w:p w14:paraId="6312D681" w14:textId="44D373CB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52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2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4]</w:t>
            </w:r>
          </w:p>
        </w:tc>
        <w:tc>
          <w:tcPr>
            <w:tcW w:w="762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4BBEBA7" w14:textId="67E3B44B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98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9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2]</w:t>
            </w:r>
          </w:p>
        </w:tc>
      </w:tr>
      <w:tr w:rsidR="00FD24E7" w:rsidRPr="00187697" w14:paraId="33B00FA6" w14:textId="77777777" w:rsidTr="715BF489">
        <w:trPr>
          <w:gridAfter w:val="1"/>
          <w:wAfter w:w="33" w:type="dxa"/>
          <w:trHeight w:val="531"/>
        </w:trPr>
        <w:tc>
          <w:tcPr>
            <w:tcW w:w="15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14:paraId="41947FBC" w14:textId="77777777" w:rsidR="00FD24E7" w:rsidRPr="00187697" w:rsidRDefault="00FD24E7" w:rsidP="00FD24E7">
            <w:pPr>
              <w:pStyle w:val="NoSpacing"/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</w:pPr>
            <w:r w:rsidRPr="00187697">
              <w:rPr>
                <w:rFonts w:ascii="Times New Roman" w:hAnsi="Times New Roman" w:cs="Times New Roman"/>
                <w:b/>
                <w:bCs/>
                <w:sz w:val="14"/>
                <w:szCs w:val="14"/>
              </w:rPr>
              <w:t>All ADHD drugs</w:t>
            </w:r>
          </w:p>
        </w:tc>
        <w:tc>
          <w:tcPr>
            <w:tcW w:w="7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8F51846" w14:textId="0226564A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66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7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2]</w:t>
            </w:r>
          </w:p>
        </w:tc>
        <w:tc>
          <w:tcPr>
            <w:tcW w:w="7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DB1327C" w14:textId="2FB38810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58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2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2]</w:t>
            </w:r>
          </w:p>
        </w:tc>
        <w:tc>
          <w:tcPr>
            <w:tcW w:w="7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1EA9F08" w14:textId="201C6987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 xml:space="preserve">11 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01</w:t>
            </w:r>
            <w:r w:rsid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59]</w:t>
            </w:r>
            <w:r w:rsidR="00624EA8"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  <w:vertAlign w:val="superscript"/>
              </w:rPr>
              <w:t>‡</w:t>
            </w:r>
          </w:p>
        </w:tc>
        <w:tc>
          <w:tcPr>
            <w:tcW w:w="7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0E3C39B" w14:textId="246916CF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80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1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4]</w:t>
            </w:r>
          </w:p>
        </w:tc>
        <w:tc>
          <w:tcPr>
            <w:tcW w:w="7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CD3F903" w14:textId="279FED60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09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0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99]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B04AA8E" w14:textId="0CE43509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77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1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76]</w:t>
            </w:r>
          </w:p>
        </w:tc>
        <w:tc>
          <w:tcPr>
            <w:tcW w:w="7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D0FC17B" w14:textId="2FE5E44C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83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6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1]</w:t>
            </w:r>
          </w:p>
        </w:tc>
        <w:tc>
          <w:tcPr>
            <w:tcW w:w="7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07E78DA" w14:textId="39F54A27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88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49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8]</w:t>
            </w:r>
          </w:p>
        </w:tc>
        <w:tc>
          <w:tcPr>
            <w:tcW w:w="7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3EEF35FC" w14:textId="1750FBD0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23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81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88]</w:t>
            </w:r>
          </w:p>
        </w:tc>
        <w:tc>
          <w:tcPr>
            <w:tcW w:w="7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9F6E8DF" w14:textId="3C1C2BC4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16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5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0]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050BB89" w14:textId="36D11F20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89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64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4]</w:t>
            </w:r>
          </w:p>
        </w:tc>
        <w:tc>
          <w:tcPr>
            <w:tcW w:w="76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4372873" w14:textId="6FE39205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81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7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39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05]</w:t>
            </w:r>
          </w:p>
        </w:tc>
        <w:tc>
          <w:tcPr>
            <w:tcW w:w="76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31787A9" w14:textId="128DBFB9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color w:val="FF0000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 xml:space="preserve">66 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46</w:t>
            </w:r>
            <w:r w:rsid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95]</w:t>
            </w:r>
            <w:r w:rsidR="00084244"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  <w:vertAlign w:val="superscript"/>
              </w:rPr>
              <w:t>‡</w:t>
            </w:r>
          </w:p>
        </w:tc>
        <w:tc>
          <w:tcPr>
            <w:tcW w:w="7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8BC4DF6" w14:textId="60D83E5D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2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99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89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3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0]</w:t>
            </w:r>
          </w:p>
        </w:tc>
        <w:tc>
          <w:tcPr>
            <w:tcW w:w="76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B07C1F6" w14:textId="1076F6C4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color w:val="FF0000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 xml:space="preserve">38 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17</w:t>
            </w:r>
            <w:r w:rsid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0</w:t>
            </w:r>
            <w:r w:rsidR="00CE569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</w:rPr>
              <w:t>79]</w:t>
            </w:r>
            <w:r w:rsidR="00084244" w:rsidRPr="00624EA8">
              <w:rPr>
                <w:rFonts w:ascii="Times New Roman" w:eastAsia="맑은 고딕" w:hAnsi="Times New Roman" w:cs="Times New Roman"/>
                <w:b/>
                <w:bCs/>
                <w:color w:val="FF0000"/>
                <w:sz w:val="12"/>
                <w:szCs w:val="12"/>
                <w:vertAlign w:val="superscript"/>
              </w:rPr>
              <w:t>‡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3A8F446" w14:textId="1DCEC768" w:rsidR="00FD24E7" w:rsidRPr="00187697" w:rsidRDefault="00FD24E7" w:rsidP="00FD24E7">
            <w:pPr>
              <w:pStyle w:val="NoSpacing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 xml:space="preserve">58 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br/>
              <w:t>[0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5</w:t>
            </w:r>
            <w:r w:rsidR="00624EA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–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5</w:t>
            </w:r>
            <w:r w:rsidR="00CE5698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.</w:t>
            </w:r>
            <w:r w:rsidRPr="00187697">
              <w:rPr>
                <w:rFonts w:ascii="Times New Roman" w:eastAsia="맑은 고딕" w:hAnsi="Times New Roman" w:cs="Times New Roman"/>
                <w:color w:val="000000"/>
                <w:sz w:val="12"/>
                <w:szCs w:val="12"/>
              </w:rPr>
              <w:t>15]</w:t>
            </w:r>
          </w:p>
        </w:tc>
      </w:tr>
      <w:tr w:rsidR="005150DA" w:rsidRPr="00187697" w14:paraId="53D1292E" w14:textId="77777777" w:rsidTr="715BF489">
        <w:trPr>
          <w:trHeight w:val="531"/>
        </w:trPr>
        <w:tc>
          <w:tcPr>
            <w:tcW w:w="13757" w:type="dxa"/>
            <w:gridSpan w:val="18"/>
            <w:tcBorders>
              <w:top w:val="single" w:sz="4" w:space="0" w:color="auto"/>
              <w:left w:val="nil"/>
              <w:right w:val="nil"/>
            </w:tcBorders>
          </w:tcPr>
          <w:p w14:paraId="045534A4" w14:textId="258DAE77" w:rsidR="005150DA" w:rsidRPr="00187697" w:rsidRDefault="005150DA" w:rsidP="00C942AC">
            <w:pPr>
              <w:pStyle w:val="NoSpacing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187697">
              <w:rPr>
                <w:rFonts w:ascii="Times New Roman" w:hAnsi="Times New Roman" w:cs="Times New Roman"/>
                <w:sz w:val="16"/>
                <w:szCs w:val="16"/>
              </w:rPr>
              <w:t>ADHD: attention</w:t>
            </w:r>
            <w:r w:rsidR="00624EA8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Pr="00187697">
              <w:rPr>
                <w:rFonts w:ascii="Times New Roman" w:hAnsi="Times New Roman" w:cs="Times New Roman"/>
                <w:sz w:val="16"/>
                <w:szCs w:val="16"/>
              </w:rPr>
              <w:t xml:space="preserve">deficit/hyperactivity disorder; NC: respiratory </w:t>
            </w:r>
            <w:r w:rsidR="008C375E" w:rsidRPr="00187697">
              <w:rPr>
                <w:rFonts w:ascii="Times New Roman" w:hAnsi="Times New Roman" w:cs="Times New Roman"/>
                <w:sz w:val="16"/>
                <w:szCs w:val="16"/>
              </w:rPr>
              <w:t>tract infection</w:t>
            </w:r>
            <w:r w:rsidRPr="00187697">
              <w:rPr>
                <w:rFonts w:ascii="Times New Roman" w:hAnsi="Times New Roman" w:cs="Times New Roman"/>
                <w:sz w:val="16"/>
                <w:szCs w:val="16"/>
              </w:rPr>
              <w:t xml:space="preserve"> disease as a negative control outcome; Main setting: As treated PS matched (1:1); AT: as treated; PS: propensity score; ITT: intention</w:t>
            </w:r>
            <w:r w:rsidR="00624EA8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Pr="00187697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624EA8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Pr="00187697">
              <w:rPr>
                <w:rFonts w:ascii="Times New Roman" w:hAnsi="Times New Roman" w:cs="Times New Roman"/>
                <w:sz w:val="16"/>
                <w:szCs w:val="16"/>
              </w:rPr>
              <w:t>treat</w:t>
            </w:r>
            <w:r w:rsidR="008A18A5" w:rsidRPr="00187697">
              <w:rPr>
                <w:rFonts w:ascii="Times New Roman" w:hAnsi="Times New Roman" w:cs="Times New Roman"/>
                <w:sz w:val="16"/>
                <w:szCs w:val="16"/>
              </w:rPr>
              <w:t xml:space="preserve">; </w:t>
            </w:r>
            <w:r w:rsidR="008A18A5" w:rsidRPr="0018769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  <w:vertAlign w:val="superscript"/>
              </w:rPr>
              <w:t>‡</w:t>
            </w:r>
            <w:r w:rsidR="008A18A5" w:rsidRPr="00187697">
              <w:rPr>
                <w:rFonts w:ascii="Times New Roman" w:eastAsia="맑은 고딕" w:hAnsi="Times New Roman" w:cs="Times New Roman"/>
                <w:color w:val="000000"/>
                <w:sz w:val="16"/>
                <w:szCs w:val="16"/>
              </w:rPr>
              <w:t>: statistically significant.</w:t>
            </w:r>
          </w:p>
        </w:tc>
      </w:tr>
    </w:tbl>
    <w:p w14:paraId="007078F8" w14:textId="75DD6528" w:rsidR="00DB017E" w:rsidRPr="00187697" w:rsidRDefault="00DB017E">
      <w:pPr>
        <w:rPr>
          <w:rFonts w:ascii="Times New Roman" w:hAnsi="Times New Roman" w:cs="Times New Roman"/>
        </w:rPr>
      </w:pPr>
    </w:p>
    <w:p w14:paraId="1000A8B5" w14:textId="77777777" w:rsidR="0049606C" w:rsidRPr="00187697" w:rsidRDefault="0049606C">
      <w:pPr>
        <w:rPr>
          <w:rFonts w:ascii="Times New Roman" w:hAnsi="Times New Roman" w:cs="Times New Roman"/>
        </w:rPr>
      </w:pPr>
    </w:p>
    <w:p w14:paraId="7750269B" w14:textId="77777777" w:rsidR="00E72E75" w:rsidRPr="00187697" w:rsidRDefault="00E72E75">
      <w:pPr>
        <w:rPr>
          <w:rFonts w:ascii="Times New Roman" w:hAnsi="Times New Roman" w:cs="Times New Roman"/>
        </w:rPr>
        <w:sectPr w:rsidR="00E72E75" w:rsidRPr="00187697" w:rsidSect="00D26CD8">
          <w:pgSz w:w="16838" w:h="11906" w:orient="landscape"/>
          <w:pgMar w:top="1440" w:right="1701" w:bottom="1440" w:left="1440" w:header="851" w:footer="992" w:gutter="0"/>
          <w:cols w:space="425"/>
          <w:docGrid w:linePitch="360"/>
        </w:sectPr>
      </w:pPr>
    </w:p>
    <w:p w14:paraId="49C0F1B2" w14:textId="78C68A6D" w:rsidR="0049606C" w:rsidRPr="00187697" w:rsidRDefault="00E72E75">
      <w:pPr>
        <w:rPr>
          <w:rFonts w:ascii="Times New Roman" w:hAnsi="Times New Roman" w:cs="Times New Roman"/>
          <w:b/>
          <w:bCs/>
        </w:rPr>
      </w:pPr>
      <w:r w:rsidRPr="00187697">
        <w:rPr>
          <w:rFonts w:ascii="Times New Roman" w:hAnsi="Times New Roman" w:cs="Times New Roman"/>
          <w:b/>
          <w:bCs/>
        </w:rPr>
        <w:t>REFERENCES</w:t>
      </w:r>
    </w:p>
    <w:p w14:paraId="5BE3F32A" w14:textId="65C11050" w:rsidR="0049606C" w:rsidRPr="00187697" w:rsidRDefault="0049606C" w:rsidP="0049606C">
      <w:pPr>
        <w:pStyle w:val="EndNoteBibliography"/>
        <w:rPr>
          <w:rFonts w:ascii="Times New Roman" w:hAnsi="Times New Roman" w:cs="Times New Roman"/>
        </w:rPr>
      </w:pPr>
      <w:r w:rsidRPr="00187697">
        <w:rPr>
          <w:rFonts w:ascii="Times New Roman" w:hAnsi="Times New Roman" w:cs="Times New Roman"/>
        </w:rPr>
        <w:fldChar w:fldCharType="begin"/>
      </w:r>
      <w:r w:rsidRPr="00187697">
        <w:rPr>
          <w:rFonts w:ascii="Times New Roman" w:hAnsi="Times New Roman" w:cs="Times New Roman"/>
        </w:rPr>
        <w:instrText xml:space="preserve"> ADDIN EN.REFLIST </w:instrText>
      </w:r>
      <w:r w:rsidRPr="00187697">
        <w:rPr>
          <w:rFonts w:ascii="Times New Roman" w:hAnsi="Times New Roman" w:cs="Times New Roman"/>
        </w:rPr>
        <w:fldChar w:fldCharType="separate"/>
      </w:r>
      <w:r w:rsidRPr="00187697">
        <w:rPr>
          <w:rFonts w:ascii="Times New Roman" w:hAnsi="Times New Roman" w:cs="Times New Roman"/>
        </w:rPr>
        <w:t>1.</w:t>
      </w:r>
      <w:r w:rsidRPr="00187697">
        <w:rPr>
          <w:rFonts w:ascii="Times New Roman" w:hAnsi="Times New Roman" w:cs="Times New Roman"/>
        </w:rPr>
        <w:tab/>
        <w:t xml:space="preserve">Yoshida K, Solomon DH, Haneuse S, et al. A tool for empirical equipoise assessment in multigroup comparative effectiveness research. </w:t>
      </w:r>
      <w:r w:rsidRPr="00187697">
        <w:rPr>
          <w:rFonts w:ascii="Times New Roman" w:hAnsi="Times New Roman" w:cs="Times New Roman"/>
          <w:i/>
        </w:rPr>
        <w:t>Pharmacoepidemiology and drug safety</w:t>
      </w:r>
      <w:r w:rsidRPr="00187697">
        <w:rPr>
          <w:rFonts w:ascii="Times New Roman" w:hAnsi="Times New Roman" w:cs="Times New Roman"/>
        </w:rPr>
        <w:t>. 2019;28(7):934</w:t>
      </w:r>
      <w:r w:rsidR="00624EA8">
        <w:rPr>
          <w:rFonts w:ascii="Times New Roman" w:hAnsi="Times New Roman" w:cs="Times New Roman"/>
        </w:rPr>
        <w:t>–</w:t>
      </w:r>
      <w:r w:rsidRPr="00187697">
        <w:rPr>
          <w:rFonts w:ascii="Times New Roman" w:hAnsi="Times New Roman" w:cs="Times New Roman"/>
        </w:rPr>
        <w:t>941. doi:</w:t>
      </w:r>
      <w:hyperlink r:id="rId14" w:history="1">
        <w:r w:rsidRPr="00187697">
          <w:rPr>
            <w:rStyle w:val="Hyperlink"/>
            <w:rFonts w:ascii="Times New Roman" w:hAnsi="Times New Roman" w:cs="Times New Roman"/>
          </w:rPr>
          <w:t>https://doi.org/10.1002/pds.4767</w:t>
        </w:r>
      </w:hyperlink>
    </w:p>
    <w:p w14:paraId="14238C5D" w14:textId="77777777" w:rsidR="00653074" w:rsidRPr="00187697" w:rsidRDefault="0049606C">
      <w:pPr>
        <w:rPr>
          <w:rFonts w:ascii="Times New Roman" w:hAnsi="Times New Roman" w:cs="Times New Roman"/>
        </w:rPr>
      </w:pPr>
      <w:r w:rsidRPr="00187697">
        <w:rPr>
          <w:rFonts w:ascii="Times New Roman" w:hAnsi="Times New Roman" w:cs="Times New Roman"/>
        </w:rPr>
        <w:fldChar w:fldCharType="end"/>
      </w:r>
    </w:p>
    <w:sectPr w:rsidR="00653074" w:rsidRPr="00187697" w:rsidSect="00E72E75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7FE2FE9" w14:textId="77777777" w:rsidR="00DC6732" w:rsidRDefault="00DC6732" w:rsidP="001436AA">
      <w:pPr>
        <w:spacing w:after="0" w:line="240" w:lineRule="auto"/>
      </w:pPr>
      <w:r>
        <w:separator/>
      </w:r>
    </w:p>
  </w:endnote>
  <w:endnote w:type="continuationSeparator" w:id="0">
    <w:p w14:paraId="41A10FB0" w14:textId="77777777" w:rsidR="00DC6732" w:rsidRDefault="00DC6732" w:rsidP="001436A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09986327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8C953AC" w14:textId="43F6697A" w:rsidR="00494BC0" w:rsidRDefault="00494BC0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AE1C13E" w14:textId="77777777" w:rsidR="007E79BD" w:rsidRDefault="007E79B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BABA396" w14:textId="77777777" w:rsidR="00DC6732" w:rsidRDefault="00DC6732" w:rsidP="001436AA">
      <w:pPr>
        <w:spacing w:after="0" w:line="240" w:lineRule="auto"/>
      </w:pPr>
      <w:r>
        <w:separator/>
      </w:r>
    </w:p>
  </w:footnote>
  <w:footnote w:type="continuationSeparator" w:id="0">
    <w:p w14:paraId="502B53F6" w14:textId="77777777" w:rsidR="00DC6732" w:rsidRDefault="00DC6732" w:rsidP="001436AA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AMA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tspwf2vk209zmedf245eatwxdwefrxat9e5&quot;&gt;My EndNote Library&lt;record-ids&gt;&lt;item&gt;895&lt;/item&gt;&lt;/record-ids&gt;&lt;/item&gt;&lt;/Libraries&gt;"/>
  </w:docVars>
  <w:rsids>
    <w:rsidRoot w:val="00D50A05"/>
    <w:rsid w:val="00000681"/>
    <w:rsid w:val="00003246"/>
    <w:rsid w:val="00010583"/>
    <w:rsid w:val="00011DD6"/>
    <w:rsid w:val="00024502"/>
    <w:rsid w:val="00031C83"/>
    <w:rsid w:val="00041DF9"/>
    <w:rsid w:val="000432A2"/>
    <w:rsid w:val="000575F1"/>
    <w:rsid w:val="00077039"/>
    <w:rsid w:val="00084244"/>
    <w:rsid w:val="000B0A78"/>
    <w:rsid w:val="000C54C0"/>
    <w:rsid w:val="000E6667"/>
    <w:rsid w:val="000E7936"/>
    <w:rsid w:val="000F64D2"/>
    <w:rsid w:val="001003AE"/>
    <w:rsid w:val="00102F0D"/>
    <w:rsid w:val="00105DA2"/>
    <w:rsid w:val="00115E6C"/>
    <w:rsid w:val="00116E5E"/>
    <w:rsid w:val="00126076"/>
    <w:rsid w:val="001374E1"/>
    <w:rsid w:val="0014127B"/>
    <w:rsid w:val="001436AA"/>
    <w:rsid w:val="00144E81"/>
    <w:rsid w:val="00150A5C"/>
    <w:rsid w:val="001546B9"/>
    <w:rsid w:val="0016538F"/>
    <w:rsid w:val="0018717F"/>
    <w:rsid w:val="00187697"/>
    <w:rsid w:val="00187F0A"/>
    <w:rsid w:val="0019189B"/>
    <w:rsid w:val="001971AE"/>
    <w:rsid w:val="001A7DBE"/>
    <w:rsid w:val="001B3BD4"/>
    <w:rsid w:val="001F19C7"/>
    <w:rsid w:val="001F2D1C"/>
    <w:rsid w:val="00202523"/>
    <w:rsid w:val="00204B2C"/>
    <w:rsid w:val="002224A8"/>
    <w:rsid w:val="00241846"/>
    <w:rsid w:val="0024786F"/>
    <w:rsid w:val="002564C2"/>
    <w:rsid w:val="00267539"/>
    <w:rsid w:val="00281B72"/>
    <w:rsid w:val="00292E31"/>
    <w:rsid w:val="002B19C6"/>
    <w:rsid w:val="002B2805"/>
    <w:rsid w:val="002B42CF"/>
    <w:rsid w:val="002B6229"/>
    <w:rsid w:val="002C27C8"/>
    <w:rsid w:val="002D425F"/>
    <w:rsid w:val="002E0F43"/>
    <w:rsid w:val="002E15F9"/>
    <w:rsid w:val="002E6CD9"/>
    <w:rsid w:val="002E7017"/>
    <w:rsid w:val="002F0689"/>
    <w:rsid w:val="002F798A"/>
    <w:rsid w:val="00301E9A"/>
    <w:rsid w:val="00302734"/>
    <w:rsid w:val="00304164"/>
    <w:rsid w:val="0031425C"/>
    <w:rsid w:val="00326293"/>
    <w:rsid w:val="00327E0F"/>
    <w:rsid w:val="00343589"/>
    <w:rsid w:val="003460E7"/>
    <w:rsid w:val="00347A3D"/>
    <w:rsid w:val="00347B7D"/>
    <w:rsid w:val="003548EF"/>
    <w:rsid w:val="00364850"/>
    <w:rsid w:val="00367228"/>
    <w:rsid w:val="00370615"/>
    <w:rsid w:val="00373252"/>
    <w:rsid w:val="0039315B"/>
    <w:rsid w:val="003D7B6F"/>
    <w:rsid w:val="003E2AFB"/>
    <w:rsid w:val="003F5F8C"/>
    <w:rsid w:val="003F663E"/>
    <w:rsid w:val="00410053"/>
    <w:rsid w:val="004145AC"/>
    <w:rsid w:val="00416087"/>
    <w:rsid w:val="00427A91"/>
    <w:rsid w:val="00455F69"/>
    <w:rsid w:val="004622B4"/>
    <w:rsid w:val="00465B9B"/>
    <w:rsid w:val="004676B3"/>
    <w:rsid w:val="00470064"/>
    <w:rsid w:val="004839C2"/>
    <w:rsid w:val="00492295"/>
    <w:rsid w:val="00494BC0"/>
    <w:rsid w:val="0049606C"/>
    <w:rsid w:val="004A0BF5"/>
    <w:rsid w:val="004A57B8"/>
    <w:rsid w:val="004B208B"/>
    <w:rsid w:val="004C4D62"/>
    <w:rsid w:val="004D14B6"/>
    <w:rsid w:val="004D7897"/>
    <w:rsid w:val="004DBB3C"/>
    <w:rsid w:val="004E62B5"/>
    <w:rsid w:val="00507918"/>
    <w:rsid w:val="00512365"/>
    <w:rsid w:val="00513793"/>
    <w:rsid w:val="005150DA"/>
    <w:rsid w:val="00517140"/>
    <w:rsid w:val="005233F6"/>
    <w:rsid w:val="00537215"/>
    <w:rsid w:val="005512CA"/>
    <w:rsid w:val="00555C5B"/>
    <w:rsid w:val="00556E7F"/>
    <w:rsid w:val="0056091D"/>
    <w:rsid w:val="00570F13"/>
    <w:rsid w:val="00573C67"/>
    <w:rsid w:val="00574481"/>
    <w:rsid w:val="005876ED"/>
    <w:rsid w:val="005B2C7A"/>
    <w:rsid w:val="005F012D"/>
    <w:rsid w:val="005F11CE"/>
    <w:rsid w:val="006027B1"/>
    <w:rsid w:val="006243ED"/>
    <w:rsid w:val="00624EA8"/>
    <w:rsid w:val="00627EA7"/>
    <w:rsid w:val="00640568"/>
    <w:rsid w:val="00650ACE"/>
    <w:rsid w:val="00651DCC"/>
    <w:rsid w:val="00653074"/>
    <w:rsid w:val="00654070"/>
    <w:rsid w:val="00660FBE"/>
    <w:rsid w:val="0066740D"/>
    <w:rsid w:val="00682021"/>
    <w:rsid w:val="006829EF"/>
    <w:rsid w:val="006A06D6"/>
    <w:rsid w:val="006A2399"/>
    <w:rsid w:val="006B29F3"/>
    <w:rsid w:val="006B4E42"/>
    <w:rsid w:val="006D03DF"/>
    <w:rsid w:val="006D27D7"/>
    <w:rsid w:val="006D3735"/>
    <w:rsid w:val="006E0DDF"/>
    <w:rsid w:val="006E102B"/>
    <w:rsid w:val="007132CE"/>
    <w:rsid w:val="00732853"/>
    <w:rsid w:val="0073441D"/>
    <w:rsid w:val="00746A50"/>
    <w:rsid w:val="00750B2E"/>
    <w:rsid w:val="00752C5F"/>
    <w:rsid w:val="00752E2A"/>
    <w:rsid w:val="00753AA2"/>
    <w:rsid w:val="007618FD"/>
    <w:rsid w:val="00784227"/>
    <w:rsid w:val="0078758D"/>
    <w:rsid w:val="00796DB1"/>
    <w:rsid w:val="007A108C"/>
    <w:rsid w:val="007A19A2"/>
    <w:rsid w:val="007A271C"/>
    <w:rsid w:val="007B3D0E"/>
    <w:rsid w:val="007C3D8B"/>
    <w:rsid w:val="007E04EA"/>
    <w:rsid w:val="007E79BD"/>
    <w:rsid w:val="007E7A75"/>
    <w:rsid w:val="007E7DCE"/>
    <w:rsid w:val="007F2670"/>
    <w:rsid w:val="0080024D"/>
    <w:rsid w:val="00805E3B"/>
    <w:rsid w:val="008109FB"/>
    <w:rsid w:val="00812F8A"/>
    <w:rsid w:val="008312AC"/>
    <w:rsid w:val="008425B0"/>
    <w:rsid w:val="008528C4"/>
    <w:rsid w:val="00897737"/>
    <w:rsid w:val="008A18A5"/>
    <w:rsid w:val="008B4BDD"/>
    <w:rsid w:val="008B7D81"/>
    <w:rsid w:val="008C375E"/>
    <w:rsid w:val="008E1F3F"/>
    <w:rsid w:val="008E5D25"/>
    <w:rsid w:val="008F3011"/>
    <w:rsid w:val="008F628D"/>
    <w:rsid w:val="009132DE"/>
    <w:rsid w:val="00921547"/>
    <w:rsid w:val="00935608"/>
    <w:rsid w:val="0093720F"/>
    <w:rsid w:val="009503DB"/>
    <w:rsid w:val="009561BE"/>
    <w:rsid w:val="00966381"/>
    <w:rsid w:val="00970C8C"/>
    <w:rsid w:val="00971093"/>
    <w:rsid w:val="009860C9"/>
    <w:rsid w:val="00997CB9"/>
    <w:rsid w:val="009C753E"/>
    <w:rsid w:val="009D2DDA"/>
    <w:rsid w:val="009D47BC"/>
    <w:rsid w:val="009D5649"/>
    <w:rsid w:val="009E221A"/>
    <w:rsid w:val="009E768A"/>
    <w:rsid w:val="00A02EE5"/>
    <w:rsid w:val="00A04E14"/>
    <w:rsid w:val="00A1119F"/>
    <w:rsid w:val="00A371E7"/>
    <w:rsid w:val="00A52E26"/>
    <w:rsid w:val="00A57487"/>
    <w:rsid w:val="00A811D8"/>
    <w:rsid w:val="00A964D4"/>
    <w:rsid w:val="00A97BBC"/>
    <w:rsid w:val="00A97E40"/>
    <w:rsid w:val="00AA3E98"/>
    <w:rsid w:val="00AA4A39"/>
    <w:rsid w:val="00AA6A69"/>
    <w:rsid w:val="00AB5F5B"/>
    <w:rsid w:val="00AB7916"/>
    <w:rsid w:val="00AC0835"/>
    <w:rsid w:val="00AD3E9D"/>
    <w:rsid w:val="00AE51D4"/>
    <w:rsid w:val="00AF01B9"/>
    <w:rsid w:val="00AF1B9E"/>
    <w:rsid w:val="00AF2553"/>
    <w:rsid w:val="00B0102D"/>
    <w:rsid w:val="00B04A9B"/>
    <w:rsid w:val="00B0610D"/>
    <w:rsid w:val="00B0739F"/>
    <w:rsid w:val="00B07D48"/>
    <w:rsid w:val="00B129C3"/>
    <w:rsid w:val="00B226B0"/>
    <w:rsid w:val="00B335A0"/>
    <w:rsid w:val="00B41DF9"/>
    <w:rsid w:val="00B4332B"/>
    <w:rsid w:val="00B721DC"/>
    <w:rsid w:val="00B7253E"/>
    <w:rsid w:val="00B8605C"/>
    <w:rsid w:val="00B906A6"/>
    <w:rsid w:val="00B906B6"/>
    <w:rsid w:val="00B9703C"/>
    <w:rsid w:val="00BA6ABB"/>
    <w:rsid w:val="00BD3F0B"/>
    <w:rsid w:val="00BD690D"/>
    <w:rsid w:val="00BE3693"/>
    <w:rsid w:val="00BE71D2"/>
    <w:rsid w:val="00BF715C"/>
    <w:rsid w:val="00C065B7"/>
    <w:rsid w:val="00C15CDB"/>
    <w:rsid w:val="00C16066"/>
    <w:rsid w:val="00C34695"/>
    <w:rsid w:val="00C46451"/>
    <w:rsid w:val="00C50C4D"/>
    <w:rsid w:val="00C711FF"/>
    <w:rsid w:val="00CA5A9D"/>
    <w:rsid w:val="00CB41CE"/>
    <w:rsid w:val="00CC3B90"/>
    <w:rsid w:val="00CC6FD3"/>
    <w:rsid w:val="00CE5698"/>
    <w:rsid w:val="00CF3F8E"/>
    <w:rsid w:val="00D176D3"/>
    <w:rsid w:val="00D258CB"/>
    <w:rsid w:val="00D26CD8"/>
    <w:rsid w:val="00D30006"/>
    <w:rsid w:val="00D40076"/>
    <w:rsid w:val="00D445CA"/>
    <w:rsid w:val="00D50A05"/>
    <w:rsid w:val="00D65E11"/>
    <w:rsid w:val="00D70710"/>
    <w:rsid w:val="00D75F55"/>
    <w:rsid w:val="00D86738"/>
    <w:rsid w:val="00D913B7"/>
    <w:rsid w:val="00D93E6C"/>
    <w:rsid w:val="00DB017E"/>
    <w:rsid w:val="00DB08D0"/>
    <w:rsid w:val="00DB576E"/>
    <w:rsid w:val="00DC6732"/>
    <w:rsid w:val="00DC698D"/>
    <w:rsid w:val="00DD4BA4"/>
    <w:rsid w:val="00DE32C4"/>
    <w:rsid w:val="00E029A4"/>
    <w:rsid w:val="00E10FF2"/>
    <w:rsid w:val="00E15532"/>
    <w:rsid w:val="00E17268"/>
    <w:rsid w:val="00E41FEA"/>
    <w:rsid w:val="00E43FBB"/>
    <w:rsid w:val="00E47EC1"/>
    <w:rsid w:val="00E52794"/>
    <w:rsid w:val="00E570BD"/>
    <w:rsid w:val="00E62823"/>
    <w:rsid w:val="00E66CF5"/>
    <w:rsid w:val="00E72E75"/>
    <w:rsid w:val="00E9223D"/>
    <w:rsid w:val="00EA61CE"/>
    <w:rsid w:val="00EB72DE"/>
    <w:rsid w:val="00EC20A2"/>
    <w:rsid w:val="00ED1B86"/>
    <w:rsid w:val="00EE44C7"/>
    <w:rsid w:val="00EE46CE"/>
    <w:rsid w:val="00EF3A38"/>
    <w:rsid w:val="00F01104"/>
    <w:rsid w:val="00F01722"/>
    <w:rsid w:val="00F24937"/>
    <w:rsid w:val="00F305BC"/>
    <w:rsid w:val="00F31142"/>
    <w:rsid w:val="00F37B7E"/>
    <w:rsid w:val="00F433F2"/>
    <w:rsid w:val="00F470E0"/>
    <w:rsid w:val="00F72EB5"/>
    <w:rsid w:val="00F72F0F"/>
    <w:rsid w:val="00F743A4"/>
    <w:rsid w:val="00F80403"/>
    <w:rsid w:val="00F808CF"/>
    <w:rsid w:val="00F8479E"/>
    <w:rsid w:val="00F93BD7"/>
    <w:rsid w:val="00F97CB8"/>
    <w:rsid w:val="00FA058C"/>
    <w:rsid w:val="00FB0C4F"/>
    <w:rsid w:val="00FC3A4E"/>
    <w:rsid w:val="00FD24E7"/>
    <w:rsid w:val="00FE0BAD"/>
    <w:rsid w:val="00FF3CF1"/>
    <w:rsid w:val="081B53FE"/>
    <w:rsid w:val="15D55A30"/>
    <w:rsid w:val="28FE3D31"/>
    <w:rsid w:val="35A6E0F8"/>
    <w:rsid w:val="364F291F"/>
    <w:rsid w:val="5C23C77D"/>
    <w:rsid w:val="6664F203"/>
    <w:rsid w:val="715BF489"/>
    <w:rsid w:val="7E9573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1BAB525"/>
  <w15:chartTrackingRefBased/>
  <w15:docId w15:val="{DBB60928-DFAE-43EB-BBBE-FC48B6B5A0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EastAsia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widowControl w:val="0"/>
        <w:wordWrap w:val="0"/>
        <w:autoSpaceDE w:val="0"/>
        <w:autoSpaceDN w:val="0"/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8479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F8479E"/>
    <w:pPr>
      <w:spacing w:after="0" w:line="240" w:lineRule="auto"/>
    </w:pPr>
  </w:style>
  <w:style w:type="table" w:styleId="TableGrid">
    <w:name w:val="Table Grid"/>
    <w:basedOn w:val="TableNormal"/>
    <w:uiPriority w:val="39"/>
    <w:rsid w:val="00F8479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1436AA"/>
    <w:pPr>
      <w:tabs>
        <w:tab w:val="center" w:pos="4513"/>
        <w:tab w:val="right" w:pos="9026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1436AA"/>
  </w:style>
  <w:style w:type="paragraph" w:styleId="Footer">
    <w:name w:val="footer"/>
    <w:basedOn w:val="Normal"/>
    <w:link w:val="FooterChar"/>
    <w:uiPriority w:val="99"/>
    <w:unhideWhenUsed/>
    <w:rsid w:val="001436AA"/>
    <w:pPr>
      <w:tabs>
        <w:tab w:val="center" w:pos="4513"/>
        <w:tab w:val="right" w:pos="9026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1436AA"/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8E5D25"/>
    <w:rPr>
      <w:b/>
      <w:bCs/>
      <w:szCs w:val="20"/>
    </w:rPr>
  </w:style>
  <w:style w:type="paragraph" w:styleId="ListParagraph">
    <w:name w:val="List Paragraph"/>
    <w:basedOn w:val="Normal"/>
    <w:uiPriority w:val="34"/>
    <w:qFormat/>
    <w:rsid w:val="00650ACE"/>
    <w:pPr>
      <w:ind w:leftChars="400" w:left="800"/>
    </w:pPr>
  </w:style>
  <w:style w:type="paragraph" w:customStyle="1" w:styleId="EndNoteBibliographyTitle">
    <w:name w:val="EndNote Bibliography Title"/>
    <w:basedOn w:val="Normal"/>
    <w:link w:val="EndNoteBibliographyTitleChar"/>
    <w:rsid w:val="0049606C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CaptionChar">
    <w:name w:val="Caption Char"/>
    <w:basedOn w:val="DefaultParagraphFont"/>
    <w:link w:val="Caption"/>
    <w:uiPriority w:val="35"/>
    <w:rsid w:val="0049606C"/>
    <w:rPr>
      <w:b/>
      <w:bCs/>
      <w:szCs w:val="20"/>
    </w:rPr>
  </w:style>
  <w:style w:type="character" w:customStyle="1" w:styleId="EndNoteBibliographyTitleChar">
    <w:name w:val="EndNote Bibliography Title Char"/>
    <w:basedOn w:val="CaptionChar"/>
    <w:link w:val="EndNoteBibliographyTitle"/>
    <w:rsid w:val="0049606C"/>
    <w:rPr>
      <w:rFonts w:ascii="맑은 고딕" w:eastAsia="맑은 고딕" w:hAnsi="맑은 고딕"/>
      <w:b w:val="0"/>
      <w:bCs w:val="0"/>
      <w:noProof/>
      <w:szCs w:val="20"/>
    </w:rPr>
  </w:style>
  <w:style w:type="paragraph" w:customStyle="1" w:styleId="EndNoteBibliography">
    <w:name w:val="EndNote Bibliography"/>
    <w:basedOn w:val="Normal"/>
    <w:link w:val="EndNoteBibliographyChar"/>
    <w:rsid w:val="0049606C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CaptionChar"/>
    <w:link w:val="EndNoteBibliography"/>
    <w:rsid w:val="0049606C"/>
    <w:rPr>
      <w:rFonts w:ascii="맑은 고딕" w:eastAsia="맑은 고딕" w:hAnsi="맑은 고딕"/>
      <w:b w:val="0"/>
      <w:bCs w:val="0"/>
      <w:noProof/>
      <w:szCs w:val="20"/>
    </w:rPr>
  </w:style>
  <w:style w:type="character" w:styleId="Hyperlink">
    <w:name w:val="Hyperlink"/>
    <w:basedOn w:val="DefaultParagraphFont"/>
    <w:uiPriority w:val="99"/>
    <w:unhideWhenUsed/>
    <w:rsid w:val="0049606C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9606C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unhideWhenUsed/>
    <w:rsid w:val="002C27C8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굴림" w:eastAsia="굴림" w:hAnsi="굴림" w:cs="굴림"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6702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5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434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553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475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571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48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568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554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6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825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969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049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960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648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466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217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005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4.tiff"/><Relationship Id="rId3" Type="http://schemas.openxmlformats.org/officeDocument/2006/relationships/customXml" Target="../customXml/item3.xml"/><Relationship Id="rId7" Type="http://schemas.openxmlformats.org/officeDocument/2006/relationships/footnotes" Target="footnotes.xml"/><Relationship Id="rId12" Type="http://schemas.openxmlformats.org/officeDocument/2006/relationships/image" Target="media/image3.tiff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tiff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image" Target="media/image1.png"/><Relationship Id="rId4" Type="http://schemas.openxmlformats.org/officeDocument/2006/relationships/styles" Target="styles.xml"/><Relationship Id="rId9" Type="http://schemas.openxmlformats.org/officeDocument/2006/relationships/footer" Target="footer1.xml"/><Relationship Id="rId14" Type="http://schemas.openxmlformats.org/officeDocument/2006/relationships/hyperlink" Target="https://doi.org/10.1002/pds.4767" TargetMode="Externa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0688af18-8f5a-4bc9-a7bc-66967a6c07d2" xsi:nil="true"/>
    <lcf76f155ced4ddcb4097134ff3c332f xmlns="a68ca068-3b81-4967-b04a-f9aa02e81357">
      <Terms xmlns="http://schemas.microsoft.com/office/infopath/2007/PartnerControls"/>
    </lcf76f155ced4ddcb4097134ff3c332f>
  </documentManagement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문서" ma:contentTypeID="0x0101003279A8ED0D087C4B933F0ADD98E6DD4F" ma:contentTypeVersion="15" ma:contentTypeDescription="새 문서를 만듭니다." ma:contentTypeScope="" ma:versionID="e8a7eb99b762bd8ccab480a04f483e58">
  <xsd:schema xmlns:xsd="http://www.w3.org/2001/XMLSchema" xmlns:xs="http://www.w3.org/2001/XMLSchema" xmlns:p="http://schemas.microsoft.com/office/2006/metadata/properties" xmlns:ns2="a68ca068-3b81-4967-b04a-f9aa02e81357" xmlns:ns3="0688af18-8f5a-4bc9-a7bc-66967a6c07d2" targetNamespace="http://schemas.microsoft.com/office/2006/metadata/properties" ma:root="true" ma:fieldsID="e91fd11546e386f3ba0ea49dbd43e76f" ns2:_="" ns3:_="">
    <xsd:import namespace="a68ca068-3b81-4967-b04a-f9aa02e81357"/>
    <xsd:import namespace="0688af18-8f5a-4bc9-a7bc-66967a6c07d2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AutoKeyPoints" minOccurs="0"/>
                <xsd:element ref="ns2:MediaServiceKeyPoints" minOccurs="0"/>
                <xsd:element ref="ns2:MediaServiceDateTaken" minOccurs="0"/>
                <xsd:element ref="ns2:MediaLengthInSeconds" minOccurs="0"/>
                <xsd:element ref="ns2:lcf76f155ced4ddcb4097134ff3c332f" minOccurs="0"/>
                <xsd:element ref="ns3:TaxCatchAll" minOccurs="0"/>
                <xsd:element ref="ns2:MediaServiceSearchProperties" minOccurs="0"/>
                <xsd:element ref="ns2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68ca068-3b81-4967-b04a-f9aa02e8135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CR" ma:index="10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6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18" nillable="true" ma:taxonomy="true" ma:internalName="lcf76f155ced4ddcb4097134ff3c332f" ma:taxonomyFieldName="MediaServiceImageTags" ma:displayName="이미지 태그" ma:readOnly="false" ma:fieldId="{5cf76f15-5ced-4ddc-b409-7134ff3c332f}" ma:taxonomyMulti="true" ma:sspId="725e171c-49b0-4be0-997d-71b2e4a7d48c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SearchProperties" ma:index="20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Location" ma:index="21" nillable="true" ma:displayName="Location" ma:indexed="true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688af18-8f5a-4bc9-a7bc-66967a6c07d2" elementFormDefault="qualified">
    <xsd:import namespace="http://schemas.microsoft.com/office/2006/documentManagement/types"/>
    <xsd:import namespace="http://schemas.microsoft.com/office/infopath/2007/PartnerControls"/>
    <xsd:element name="TaxCatchAll" ma:index="19" nillable="true" ma:displayName="Taxonomy Catch All Column" ma:hidden="true" ma:list="{d927a683-40a2-4bc8-b60f-22b7ebdfe44d}" ma:internalName="TaxCatchAll" ma:showField="CatchAllData" ma:web="0688af18-8f5a-4bc9-a7bc-66967a6c07d2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콘텐츠 형식"/>
        <xsd:element ref="dc:title" minOccurs="0" maxOccurs="1" ma:index="4" ma:displayName="제목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BCE7C24C-8F90-44DA-8EA1-9CF4031FBD94}">
  <ds:schemaRefs>
    <ds:schemaRef ds:uri="http://schemas.microsoft.com/office/2006/metadata/properties"/>
    <ds:schemaRef ds:uri="http://schemas.microsoft.com/office/infopath/2007/PartnerControls"/>
    <ds:schemaRef ds:uri="0688af18-8f5a-4bc9-a7bc-66967a6c07d2"/>
    <ds:schemaRef ds:uri="a68ca068-3b81-4967-b04a-f9aa02e81357"/>
  </ds:schemaRefs>
</ds:datastoreItem>
</file>

<file path=customXml/itemProps2.xml><?xml version="1.0" encoding="utf-8"?>
<ds:datastoreItem xmlns:ds="http://schemas.openxmlformats.org/officeDocument/2006/customXml" ds:itemID="{6C11E706-8A22-404B-BF16-B158EDF50C20}"/>
</file>

<file path=customXml/itemProps3.xml><?xml version="1.0" encoding="utf-8"?>
<ds:datastoreItem xmlns:ds="http://schemas.openxmlformats.org/officeDocument/2006/customXml" ds:itemID="{7BCF0640-2DC7-4F60-B675-7585BC62F642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3252</Words>
  <Characters>18538</Characters>
  <Application>Microsoft Office Word</Application>
  <DocSecurity>0</DocSecurity>
  <Lines>154</Lines>
  <Paragraphs>43</Paragraphs>
  <ScaleCrop>false</ScaleCrop>
  <Company/>
  <LinksUpToDate>false</LinksUpToDate>
  <CharactersWithSpaces>217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김 청수</dc:creator>
  <cp:keywords/>
  <dc:description/>
  <cp:lastModifiedBy>김 청수</cp:lastModifiedBy>
  <cp:revision>169</cp:revision>
  <dcterms:created xsi:type="dcterms:W3CDTF">2022-05-13T10:52:00Z</dcterms:created>
  <dcterms:modified xsi:type="dcterms:W3CDTF">2022-12-03T05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3279A8ED0D087C4B933F0ADD98E6DD4F</vt:lpwstr>
  </property>
  <property fmtid="{D5CDD505-2E9C-101B-9397-08002B2CF9AE}" pid="3" name="MediaServiceImageTags">
    <vt:lpwstr/>
  </property>
</Properties>
</file>